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CB3F0" w14:textId="77777777" w:rsidR="00B7412C" w:rsidRPr="0002018A" w:rsidRDefault="00BE2931" w:rsidP="00B7412C">
      <w:pPr>
        <w:jc w:val="center"/>
        <w:rPr>
          <w:rFonts w:cs="Times New Roman"/>
          <w:b/>
          <w:bCs/>
          <w:sz w:val="28"/>
          <w:szCs w:val="28"/>
        </w:rPr>
      </w:pPr>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1C0D7548" w:rsidR="00766130" w:rsidRPr="002741BE" w:rsidRDefault="009935D0" w:rsidP="002741BE">
      <w:pPr>
        <w:ind w:firstLine="284"/>
        <w:jc w:val="both"/>
        <w:rPr>
          <w:rFonts w:ascii="Times" w:hAnsi="Times"/>
          <w:sz w:val="20"/>
          <w:szCs w:val="20"/>
        </w:rPr>
      </w:pPr>
      <w:ins w:id="0" w:author="C. Anderson" w:date="2018-09-19T06:05:00Z">
        <w:r>
          <w:rPr>
            <w:rFonts w:ascii="Times" w:hAnsi="Times"/>
            <w:i/>
            <w:sz w:val="20"/>
            <w:szCs w:val="20"/>
          </w:rPr>
          <w:t>Demand response is a key aspect of managing uncertainty</w:t>
        </w:r>
      </w:ins>
      <w:ins w:id="1" w:author="C. Anderson" w:date="2018-09-19T06:06:00Z">
        <w:r>
          <w:rPr>
            <w:rFonts w:ascii="Times" w:hAnsi="Times"/>
            <w:i/>
            <w:sz w:val="20"/>
            <w:szCs w:val="20"/>
          </w:rPr>
          <w:t xml:space="preserve"> and reducing peak loads in </w:t>
        </w:r>
      </w:ins>
      <w:ins w:id="2" w:author="C. Anderson" w:date="2018-09-19T06:05:00Z">
        <w:r>
          <w:rPr>
            <w:rFonts w:ascii="Times" w:hAnsi="Times"/>
            <w:i/>
            <w:sz w:val="20"/>
            <w:szCs w:val="20"/>
          </w:rPr>
          <w:t xml:space="preserve">electric grids. </w:t>
        </w:r>
      </w:ins>
      <w:del w:id="3" w:author="C. Anderson" w:date="2018-09-19T06:06:00Z">
        <w:r w:rsidR="00766130" w:rsidRPr="00766130" w:rsidDel="009935D0">
          <w:rPr>
            <w:rFonts w:ascii="Times" w:hAnsi="Times"/>
            <w:i/>
            <w:sz w:val="20"/>
            <w:szCs w:val="20"/>
          </w:rPr>
          <w:delText>Demand response is a promising solution for reducing coincident peak loads in electric grids.</w:delText>
        </w:r>
      </w:del>
      <w:ins w:id="4" w:author="C. Anderson" w:date="2018-09-19T06:06:00Z">
        <w:r>
          <w:rPr>
            <w:rFonts w:ascii="Times" w:hAnsi="Times"/>
            <w:i/>
            <w:sz w:val="20"/>
            <w:szCs w:val="20"/>
          </w:rPr>
          <w:t xml:space="preserve">This paper considers the capability of a datacenter to provide responsiveness to grid signals through cooling system control. </w:t>
        </w:r>
      </w:ins>
      <w:del w:id="5" w:author="C. Anderson" w:date="2018-09-19T06:07:00Z">
        <w:r w:rsidR="00766130" w:rsidRPr="00766130" w:rsidDel="009935D0">
          <w:rPr>
            <w:rFonts w:ascii="Times" w:hAnsi="Times"/>
            <w:i/>
            <w:sz w:val="20"/>
            <w:szCs w:val="20"/>
          </w:rPr>
          <w:delText xml:space="preserve"> This paper describes a demand response strategy which can be used in data center cooling systems.</w:delText>
        </w:r>
      </w:del>
      <w:ins w:id="6" w:author="C. Anderson" w:date="2018-09-19T06:07:00Z">
        <w:r>
          <w:rPr>
            <w:rFonts w:ascii="Times" w:hAnsi="Times"/>
            <w:i/>
            <w:sz w:val="20"/>
            <w:szCs w:val="20"/>
          </w:rPr>
          <w:t xml:space="preserve"> The strategy is based on pre-cooling the center for provision of load reduction during demand response events</w:t>
        </w:r>
      </w:ins>
      <w:ins w:id="7" w:author="C. Anderson" w:date="2018-09-19T06:10:00Z">
        <w:r>
          <w:rPr>
            <w:rFonts w:ascii="Times" w:hAnsi="Times"/>
            <w:i/>
            <w:sz w:val="20"/>
            <w:szCs w:val="20"/>
          </w:rPr>
          <w:t xml:space="preserve">, </w:t>
        </w:r>
        <w:r w:rsidR="009D1F10">
          <w:rPr>
            <w:rFonts w:ascii="Times" w:hAnsi="Times"/>
            <w:i/>
            <w:sz w:val="20"/>
            <w:szCs w:val="20"/>
          </w:rPr>
          <w:t xml:space="preserve">based on </w:t>
        </w:r>
        <w:r>
          <w:rPr>
            <w:rFonts w:ascii="Times" w:hAnsi="Times"/>
            <w:i/>
            <w:sz w:val="20"/>
            <w:szCs w:val="20"/>
          </w:rPr>
          <w:t xml:space="preserve">and </w:t>
        </w:r>
      </w:ins>
      <w:del w:id="8" w:author="C. Anderson" w:date="2018-09-19T06:07:00Z">
        <w:r w:rsidR="00766130" w:rsidRPr="00766130" w:rsidDel="009935D0">
          <w:rPr>
            <w:rFonts w:ascii="Times" w:hAnsi="Times"/>
            <w:i/>
            <w:sz w:val="20"/>
            <w:szCs w:val="20"/>
          </w:rPr>
          <w:delText xml:space="preserve"> </w:delText>
        </w:r>
      </w:del>
      <w:del w:id="9" w:author="C. Anderson" w:date="2018-09-19T06:09:00Z">
        <w:r w:rsidR="00766130" w:rsidRPr="00766130" w:rsidDel="009935D0">
          <w:rPr>
            <w:rFonts w:ascii="Times" w:hAnsi="Times"/>
            <w:i/>
            <w:sz w:val="20"/>
            <w:szCs w:val="20"/>
          </w:rPr>
          <w:delText xml:space="preserve">In order to reduce the cooling load during the grid-wide peaks, the data center was be precooled prior to the forecasted coincident peak events. </w:delText>
        </w:r>
      </w:del>
      <w:del w:id="10" w:author="C. Anderson" w:date="2018-09-19T06:12:00Z">
        <w:r w:rsidR="00766130" w:rsidRPr="00766130" w:rsidDel="009D1F10">
          <w:rPr>
            <w:rFonts w:ascii="Times" w:hAnsi="Times"/>
            <w:i/>
            <w:sz w:val="20"/>
            <w:szCs w:val="20"/>
          </w:rPr>
          <w:delText xml:space="preserve">This strategy </w:delText>
        </w:r>
      </w:del>
      <w:r w:rsidR="00766130" w:rsidRPr="00766130">
        <w:rPr>
          <w:rFonts w:ascii="Times" w:hAnsi="Times"/>
          <w:i/>
          <w:sz w:val="20"/>
          <w:szCs w:val="20"/>
        </w:rPr>
        <w:t xml:space="preserve">was evaluated using a numerical model of a cooling system, which was validated against experimental data obtained from a small telecommunication data center. </w:t>
      </w:r>
      <w:ins w:id="11" w:author="C. Anderson" w:date="2018-09-19T06:12:00Z">
        <w:r w:rsidR="009D1F10">
          <w:rPr>
            <w:rFonts w:ascii="Times" w:hAnsi="Times"/>
            <w:i/>
            <w:sz w:val="20"/>
            <w:szCs w:val="20"/>
          </w:rPr>
          <w:t xml:space="preserve">The pre-cooling strategy </w:t>
        </w:r>
        <w:r w:rsidR="009D1F10">
          <w:rPr>
            <w:rFonts w:ascii="Times" w:hAnsi="Times"/>
            <w:i/>
            <w:sz w:val="20"/>
            <w:szCs w:val="20"/>
          </w:rPr>
          <w:t xml:space="preserve">is applicable to a wide-range of demand response programs, but is illustrated on </w:t>
        </w:r>
        <w:r w:rsidR="009D1F10">
          <w:rPr>
            <w:rFonts w:ascii="Times" w:hAnsi="Times"/>
            <w:i/>
            <w:sz w:val="20"/>
            <w:szCs w:val="20"/>
          </w:rPr>
          <w:t xml:space="preserve">the example </w:t>
        </w:r>
        <w:r w:rsidR="009D1F10">
          <w:rPr>
            <w:rFonts w:ascii="Times" w:hAnsi="Times"/>
            <w:i/>
            <w:sz w:val="20"/>
            <w:szCs w:val="20"/>
          </w:rPr>
          <w:t>of an established critical peak pricing program</w:t>
        </w:r>
      </w:ins>
      <w:ins w:id="12" w:author="C. Anderson" w:date="2018-09-19T06:13:00Z">
        <w:r w:rsidR="009D1F10">
          <w:rPr>
            <w:rFonts w:ascii="Times" w:hAnsi="Times"/>
            <w:i/>
            <w:sz w:val="20"/>
            <w:szCs w:val="20"/>
          </w:rPr>
          <w:t xml:space="preserve">; specifically </w:t>
        </w:r>
      </w:ins>
      <w:del w:id="13" w:author="C. Anderson" w:date="2018-09-19T06:13:00Z">
        <w:r w:rsidR="00766130" w:rsidRPr="00766130" w:rsidDel="009D1F10">
          <w:rPr>
            <w:rFonts w:ascii="Times" w:hAnsi="Times"/>
            <w:i/>
            <w:sz w:val="20"/>
            <w:szCs w:val="20"/>
          </w:rPr>
          <w:delText xml:space="preserve">The model was used to simulate a data center enrolled in </w:delText>
        </w:r>
      </w:del>
      <w:r w:rsidR="00766130" w:rsidRPr="00766130">
        <w:rPr>
          <w:rFonts w:ascii="Times" w:hAnsi="Times"/>
          <w:i/>
          <w:sz w:val="20"/>
          <w:szCs w:val="20"/>
        </w:rPr>
        <w:t>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00766130" w:rsidRPr="00766130">
        <w:rPr>
          <w:rFonts w:ascii="Times" w:hAnsi="Times"/>
          <w:i/>
          <w:sz w:val="20"/>
          <w:szCs w:val="20"/>
        </w:rPr>
        <w:t>% reduction in the electric bill of the whole data center. The developed demand response strategy is suitable for data centers with power densities below 500 W/m</w:t>
      </w:r>
      <w:r w:rsidR="00766130" w:rsidRPr="00766130">
        <w:rPr>
          <w:rFonts w:ascii="Times" w:hAnsi="Times"/>
          <w:i/>
          <w:sz w:val="20"/>
          <w:szCs w:val="20"/>
          <w:vertAlign w:val="superscript"/>
        </w:rPr>
        <w:t>2</w:t>
      </w:r>
      <w:r w:rsidR="00766130"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Del="009D1F10" w:rsidRDefault="001C6519" w:rsidP="00B7412C">
      <w:pPr>
        <w:jc w:val="both"/>
        <w:rPr>
          <w:del w:id="14" w:author="C. Anderson" w:date="2018-09-19T06:13:00Z"/>
        </w:rPr>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proofErr w:type="spellStart"/>
      <w:r w:rsidRPr="004220DA">
        <w:rPr>
          <w:i/>
          <w:sz w:val="20"/>
          <w:szCs w:val="20"/>
        </w:rPr>
        <w:t>Q</w:t>
      </w:r>
      <w:r w:rsidRPr="004220DA">
        <w:rPr>
          <w:i/>
          <w:sz w:val="20"/>
          <w:szCs w:val="20"/>
          <w:vertAlign w:val="subscript"/>
        </w:rPr>
        <w:t>C,nom</w:t>
      </w:r>
      <w:r w:rsidRPr="004220DA">
        <w:rPr>
          <w:i/>
          <w:sz w:val="20"/>
          <w:szCs w:val="20"/>
        </w:rPr>
        <w:t>·n</w:t>
      </w:r>
      <w:proofErr w:type="spellEnd"/>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a</w:t>
      </w:r>
      <w:proofErr w:type="spellEnd"/>
      <w:r w:rsidRPr="001C6519">
        <w:rPr>
          <w:sz w:val="20"/>
          <w:szCs w:val="20"/>
        </w:rPr>
        <w:t xml:space="preserve"> – ambient temperature [ºC]</w:t>
      </w:r>
    </w:p>
    <w:p w14:paraId="1456E4A4"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min</w:t>
      </w:r>
      <w:proofErr w:type="spellEnd"/>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proofErr w:type="spellStart"/>
      <w:r w:rsidRPr="004220DA">
        <w:rPr>
          <w:i/>
          <w:sz w:val="20"/>
          <w:szCs w:val="20"/>
        </w:rPr>
        <w:t>avg</w:t>
      </w:r>
      <w:proofErr w:type="spellEnd"/>
      <w:r w:rsidRPr="001C6519">
        <w:rPr>
          <w:sz w:val="20"/>
          <w:szCs w:val="20"/>
        </w:rPr>
        <w:t xml:space="preserve"> – average</w:t>
      </w:r>
    </w:p>
    <w:p w14:paraId="69E74A9A" w14:textId="77777777" w:rsidR="001C6519" w:rsidRPr="001C6519" w:rsidRDefault="001C6519" w:rsidP="001C6519">
      <w:pPr>
        <w:rPr>
          <w:sz w:val="20"/>
          <w:szCs w:val="20"/>
        </w:rPr>
      </w:pPr>
      <w:proofErr w:type="spellStart"/>
      <w:r w:rsidRPr="004220DA">
        <w:rPr>
          <w:i/>
          <w:sz w:val="20"/>
          <w:szCs w:val="20"/>
        </w:rPr>
        <w:t>dr</w:t>
      </w:r>
      <w:proofErr w:type="spellEnd"/>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010EAFE7"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B42DC">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U.S. EPA 2018)"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5DB39D68"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w:t>
      </w:r>
      <w:r w:rsidRPr="00766130">
        <w:rPr>
          <w:sz w:val="20"/>
          <w:szCs w:val="20"/>
        </w:rPr>
        <w:lastRenderedPageBreak/>
        <w:t xml:space="preserve">customer’s loads during 15-minute system-wide peaks in each of 4 months from June to September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Genscape 2015;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contributions to the top 5 peak hours occurring on separate weekdays from June to September </w:t>
      </w:r>
      <w:r w:rsidRPr="00766130">
        <w:rPr>
          <w:sz w:val="20"/>
          <w:szCs w:val="20"/>
        </w:rPr>
        <w:fldChar w:fldCharType="begin" w:fldLock="1"/>
      </w:r>
      <w:r w:rsidR="004B42DC">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Genscape 2015; PJM 2017)"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7E380521"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B42DC">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Shehabi &lt;i&gt;et al.&lt;/i&gt; 2016)"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B42DC">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Koch &lt;i&gt;et al.&lt;/i&gt; 2011)"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5D768B8C" w14:textId="36E1E4E2" w:rsidR="00766130"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commentRangeStart w:id="15"/>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commentRangeEnd w:id="15"/>
      <w:r w:rsidR="009D1F10">
        <w:rPr>
          <w:rStyle w:val="CommentReference"/>
        </w:rPr>
        <w:commentReference w:id="15"/>
      </w:r>
      <w:r w:rsidRPr="00766130">
        <w:rPr>
          <w:sz w:val="20"/>
          <w:szCs w:val="20"/>
        </w:rPr>
        <w:t xml:space="preserve">. </w:t>
      </w:r>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639AEB2D"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Cheung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xml:space="preserve">. The proposed approach relies on precooling the data center prior to </w:t>
      </w:r>
      <w:del w:id="16" w:author="C. Anderson" w:date="2018-09-19T06:15:00Z">
        <w:r w:rsidRPr="00766130" w:rsidDel="009D1F10">
          <w:rPr>
            <w:sz w:val="20"/>
            <w:szCs w:val="20"/>
          </w:rPr>
          <w:delText>coincident peak</w:delText>
        </w:r>
      </w:del>
      <w:ins w:id="17" w:author="C. Anderson" w:date="2018-09-19T06:15:00Z">
        <w:r w:rsidR="009D1F10">
          <w:rPr>
            <w:sz w:val="20"/>
            <w:szCs w:val="20"/>
          </w:rPr>
          <w:t>demand response</w:t>
        </w:r>
      </w:ins>
      <w:r w:rsidRPr="00766130">
        <w:rPr>
          <w:sz w:val="20"/>
          <w:szCs w:val="20"/>
        </w:rPr>
        <w:t xml:space="preserve"> event</w:t>
      </w:r>
      <w:r w:rsidR="009128DF">
        <w:rPr>
          <w:sz w:val="20"/>
          <w:szCs w:val="20"/>
        </w:rPr>
        <w:t>s</w:t>
      </w:r>
      <w:r w:rsidRPr="00766130">
        <w:rPr>
          <w:sz w:val="20"/>
          <w:szCs w:val="20"/>
        </w:rPr>
        <w:t xml:space="preserve"> and reducing the cooling load during the peak. </w:t>
      </w:r>
      <w:ins w:id="18" w:author="C. Anderson" w:date="2018-09-19T06:15:00Z">
        <w:r w:rsidR="009D1F10">
          <w:rPr>
            <w:sz w:val="20"/>
            <w:szCs w:val="20"/>
          </w:rPr>
          <w:t xml:space="preserve">In the case of </w:t>
        </w:r>
      </w:ins>
      <w:del w:id="19" w:author="C. Anderson" w:date="2018-09-19T06:15:00Z">
        <w:r w:rsidRPr="00766130" w:rsidDel="009D1F10">
          <w:rPr>
            <w:sz w:val="20"/>
            <w:szCs w:val="20"/>
          </w:rPr>
          <w:delText xml:space="preserve">Coincident </w:delText>
        </w:r>
      </w:del>
      <w:ins w:id="20" w:author="C. Anderson" w:date="2018-09-19T06:15:00Z">
        <w:r w:rsidR="009D1F10">
          <w:rPr>
            <w:sz w:val="20"/>
            <w:szCs w:val="20"/>
          </w:rPr>
          <w:t>c</w:t>
        </w:r>
        <w:r w:rsidR="009D1F10" w:rsidRPr="00766130">
          <w:rPr>
            <w:sz w:val="20"/>
            <w:szCs w:val="20"/>
          </w:rPr>
          <w:t xml:space="preserve">oincident </w:t>
        </w:r>
      </w:ins>
      <w:r w:rsidRPr="00766130">
        <w:rPr>
          <w:sz w:val="20"/>
          <w:szCs w:val="20"/>
        </w:rPr>
        <w:t xml:space="preserve">peak </w:t>
      </w:r>
      <w:ins w:id="21" w:author="C. Anderson" w:date="2018-09-19T06:15:00Z">
        <w:r w:rsidR="009D1F10">
          <w:rPr>
            <w:sz w:val="20"/>
            <w:szCs w:val="20"/>
          </w:rPr>
          <w:t xml:space="preserve">programs, </w:t>
        </w:r>
      </w:ins>
      <w:r w:rsidRPr="00766130">
        <w:rPr>
          <w:sz w:val="20"/>
          <w:szCs w:val="20"/>
        </w:rPr>
        <w:t xml:space="preserve">events are typically forecasted several hours in advance. If a coincident </w:t>
      </w:r>
      <w:r w:rsidRPr="00766130">
        <w:rPr>
          <w:sz w:val="20"/>
          <w:szCs w:val="20"/>
        </w:rPr>
        <w:t>peak event is likely to occur on a given day, the data center operator can lower the indoor temperature</w:t>
      </w:r>
      <w:r w:rsidRPr="00766130">
        <w:rPr>
          <w:i/>
          <w:sz w:val="20"/>
          <w:szCs w:val="20"/>
        </w:rPr>
        <w:t xml:space="preserve"> </w:t>
      </w:r>
      <w:r w:rsidRPr="00766130">
        <w:rPr>
          <w:sz w:val="20"/>
          <w:szCs w:val="20"/>
        </w:rPr>
        <w:t>ahead of the expected peak – a 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96FBA1B"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493D1A2E"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Cheung &lt;i&gt;et al.&lt;/i&gt; 2014; Uptime Institute 2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xml:space="preserve">. </w:t>
      </w:r>
      <w:ins w:id="22" w:author="C. Anderson" w:date="2018-09-19T06:16:00Z">
        <w:r w:rsidR="009D1F10">
          <w:rPr>
            <w:sz w:val="20"/>
            <w:szCs w:val="20"/>
          </w:rPr>
          <w:t>Our analysis shows that f</w:t>
        </w:r>
      </w:ins>
      <w:del w:id="23" w:author="C. Anderson" w:date="2018-09-19T06:16:00Z">
        <w:r w:rsidRPr="00766130" w:rsidDel="009D1F10">
          <w:rPr>
            <w:sz w:val="20"/>
            <w:szCs w:val="20"/>
          </w:rPr>
          <w:delText>F</w:delText>
        </w:r>
      </w:del>
      <w:r w:rsidRPr="00766130">
        <w:rPr>
          <w:sz w:val="20"/>
          <w:szCs w:val="20"/>
        </w:rPr>
        <w:t>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lastRenderedPageBreak/>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t>2.1. Numerical model of telecommunications data center</w:t>
      </w:r>
      <w:r w:rsidR="00B7412C">
        <w:rPr>
          <w:b/>
        </w:rPr>
        <w:br/>
      </w:r>
    </w:p>
    <w:p w14:paraId="1FDC98E9" w14:textId="50B72F39"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B42DC">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Callaway 2009; Koch &lt;i&gt;et al.&lt;/i&gt; 2011; Mortensen 1988)"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proofErr w:type="spellStart"/>
      <w:r w:rsidRPr="005A601F">
        <w:rPr>
          <w:i/>
          <w:sz w:val="20"/>
          <w:szCs w:val="20"/>
        </w:rPr>
        <w:t>θ</w:t>
      </w:r>
      <w:r w:rsidRPr="005A601F">
        <w:rPr>
          <w:i/>
          <w:sz w:val="20"/>
          <w:szCs w:val="20"/>
          <w:vertAlign w:val="subscript"/>
        </w:rPr>
        <w:t>a</w:t>
      </w:r>
      <w:proofErr w:type="spellEnd"/>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470417A"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w:t>
      </w:r>
      <w:r w:rsidRPr="005A601F">
        <w:rPr>
          <w:sz w:val="20"/>
          <w:szCs w:val="20"/>
        </w:rPr>
        <w:t xml:space="preserve">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cooling capacity of the heat pump </w:t>
      </w:r>
      <w:proofErr w:type="spellStart"/>
      <w:r w:rsidRPr="005A601F">
        <w:rPr>
          <w:i/>
          <w:sz w:val="20"/>
          <w:szCs w:val="20"/>
        </w:rPr>
        <w:t>Q</w:t>
      </w:r>
      <w:r w:rsidRPr="005A601F">
        <w:rPr>
          <w:i/>
          <w:sz w:val="20"/>
          <w:szCs w:val="20"/>
          <w:vertAlign w:val="subscript"/>
        </w:rPr>
        <w:t>c,nom</w:t>
      </w:r>
      <w:proofErr w:type="spellEnd"/>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B42DC">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ClimateMaster 2017)"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proofErr w:type="spellStart"/>
      <w:r w:rsidRPr="005A601F">
        <w:rPr>
          <w:i/>
          <w:sz w:val="20"/>
          <w:szCs w:val="20"/>
        </w:rPr>
        <w:t>COP</w:t>
      </w:r>
      <w:r w:rsidRPr="005A601F">
        <w:rPr>
          <w:i/>
          <w:sz w:val="20"/>
          <w:szCs w:val="20"/>
          <w:vertAlign w:val="subscript"/>
        </w:rPr>
        <w:t>nom</w:t>
      </w:r>
      <w:proofErr w:type="spellEnd"/>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1E9B8AA8"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xml:space="preserve">) telecommunications data center located in Ithaca, NY. The data center had IT power demand of about 14 </w:t>
      </w:r>
      <w:proofErr w:type="spellStart"/>
      <w:r w:rsidR="006D7D20" w:rsidRPr="006D7D20">
        <w:rPr>
          <w:sz w:val="20"/>
          <w:szCs w:val="20"/>
        </w:rPr>
        <w:t>kW</w:t>
      </w:r>
      <w:r w:rsidR="006D7D20" w:rsidRPr="006D7D20">
        <w:rPr>
          <w:sz w:val="20"/>
          <w:szCs w:val="20"/>
          <w:vertAlign w:val="subscript"/>
        </w:rPr>
        <w:t>e</w:t>
      </w:r>
      <w:proofErr w:type="spellEnd"/>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B42DC">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Uptime Institute 20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proofErr w:type="spellStart"/>
      <w:r w:rsidR="006D7D20" w:rsidRPr="006D7D20">
        <w:rPr>
          <w:i/>
          <w:sz w:val="20"/>
          <w:szCs w:val="20"/>
        </w:rPr>
        <w:t>θ</w:t>
      </w:r>
      <w:r w:rsidR="006D7D20" w:rsidRPr="006D7D20">
        <w:rPr>
          <w:i/>
          <w:sz w:val="20"/>
          <w:szCs w:val="20"/>
          <w:vertAlign w:val="subscript"/>
        </w:rPr>
        <w:t>min</w:t>
      </w:r>
      <w:proofErr w:type="spellEnd"/>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w:t>
      </w:r>
      <w:r w:rsidRPr="006D7D20">
        <w:rPr>
          <w:sz w:val="20"/>
          <w:szCs w:val="20"/>
        </w:rPr>
        <w:lastRenderedPageBreak/>
        <w:t xml:space="preserve">centers and its performance is less sensitive to the ambient temperature. The dynamic thermal behavior 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proofErr w:type="spellStart"/>
      <w:r w:rsidRPr="00B4652E">
        <w:rPr>
          <w:i/>
          <w:sz w:val="20"/>
          <w:szCs w:val="20"/>
        </w:rPr>
        <w:t>Q</w:t>
      </w:r>
      <w:r w:rsidRPr="00B4652E">
        <w:rPr>
          <w:i/>
          <w:sz w:val="20"/>
          <w:szCs w:val="20"/>
          <w:vertAlign w:val="subscript"/>
        </w:rPr>
        <w:t>C,nom</w:t>
      </w:r>
      <w:proofErr w:type="spellEnd"/>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w:t>
      </w:r>
      <w:r w:rsidRPr="00B4652E">
        <w:rPr>
          <w:sz w:val="20"/>
          <w:szCs w:val="20"/>
        </w:rPr>
        <w:t xml:space="preserve">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24"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24"/>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proofErr w:type="spellStart"/>
            <w:r w:rsidRPr="00B4652E">
              <w:rPr>
                <w:i/>
                <w:sz w:val="20"/>
                <w:szCs w:val="20"/>
              </w:rPr>
              <w:t>Q</w:t>
            </w:r>
            <w:r w:rsidRPr="00B4652E">
              <w:rPr>
                <w:i/>
                <w:sz w:val="20"/>
                <w:szCs w:val="20"/>
                <w:vertAlign w:val="subscript"/>
              </w:rPr>
              <w:t>C,nom</w:t>
            </w:r>
            <w:proofErr w:type="spellEnd"/>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proofErr w:type="spellStart"/>
            <w:r w:rsidRPr="00B4652E">
              <w:rPr>
                <w:i/>
                <w:sz w:val="20"/>
                <w:szCs w:val="20"/>
              </w:rPr>
              <w:t>θ</w:t>
            </w:r>
            <w:r w:rsidRPr="00B4652E">
              <w:rPr>
                <w:i/>
                <w:sz w:val="20"/>
                <w:szCs w:val="20"/>
                <w:vertAlign w:val="subscript"/>
              </w:rPr>
              <w:t>min</w:t>
            </w:r>
            <w:proofErr w:type="spellEnd"/>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proofErr w:type="spellStart"/>
            <w:r w:rsidRPr="00B4652E">
              <w:rPr>
                <w:i/>
                <w:sz w:val="20"/>
                <w:szCs w:val="20"/>
              </w:rPr>
              <w:t>COP</w:t>
            </w:r>
            <w:r w:rsidRPr="00B4652E">
              <w:rPr>
                <w:i/>
                <w:sz w:val="20"/>
                <w:szCs w:val="20"/>
                <w:vertAlign w:val="subscript"/>
              </w:rPr>
              <w:t>nom</w:t>
            </w:r>
            <w:proofErr w:type="spellEnd"/>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lastRenderedPageBreak/>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25" w:name="_Ref506285733"/>
      <w:bookmarkStart w:id="26"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25"/>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26"/>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3D3876E1" w:rsidR="007C7D6A" w:rsidRPr="007C7D6A" w:rsidRDefault="007C7D6A" w:rsidP="007C7D6A">
      <w:pPr>
        <w:ind w:firstLine="284"/>
        <w:jc w:val="both"/>
        <w:rPr>
          <w:sz w:val="20"/>
          <w:szCs w:val="20"/>
        </w:rPr>
      </w:pPr>
      <w:r w:rsidRPr="007C7D6A">
        <w:rPr>
          <w:sz w:val="20"/>
          <w:szCs w:val="20"/>
        </w:rPr>
        <w:t>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w:t>
      </w:r>
      <w:ins w:id="27" w:author="C. Anderson" w:date="2018-09-19T06:18:00Z">
        <w:r w:rsidR="009D1F10">
          <w:rPr>
            <w:sz w:val="20"/>
            <w:szCs w:val="20"/>
          </w:rPr>
          <w:t xml:space="preserve">. This program serves as a useful example, </w:t>
        </w:r>
      </w:ins>
      <w:ins w:id="28" w:author="C. Anderson" w:date="2018-09-19T06:17:00Z">
        <w:r w:rsidR="009D1F10">
          <w:rPr>
            <w:sz w:val="20"/>
            <w:szCs w:val="20"/>
          </w:rPr>
          <w:t xml:space="preserve"> given its relative maturity </w:t>
        </w:r>
      </w:ins>
      <w:ins w:id="29" w:author="C. Anderson" w:date="2018-09-19T06:18:00Z">
        <w:r w:rsidR="009D1F10">
          <w:rPr>
            <w:sz w:val="20"/>
            <w:szCs w:val="20"/>
          </w:rPr>
          <w:t>and accessible data</w:t>
        </w:r>
      </w:ins>
      <w:ins w:id="30" w:author="C. Anderson" w:date="2018-09-19T06:17:00Z">
        <w:r w:rsidR="009D1F10">
          <w:rPr>
            <w:sz w:val="20"/>
            <w:szCs w:val="20"/>
          </w:rPr>
          <w:t xml:space="preserve">. </w:t>
        </w:r>
      </w:ins>
      <w:del w:id="31" w:author="C. Anderson" w:date="2018-09-19T06:17:00Z">
        <w:r w:rsidRPr="007C7D6A" w:rsidDel="009D1F10">
          <w:rPr>
            <w:sz w:val="20"/>
            <w:szCs w:val="20"/>
          </w:rPr>
          <w:delText>.</w:delText>
        </w:r>
      </w:del>
      <w:r w:rsidRPr="007C7D6A">
        <w:rPr>
          <w:sz w:val="20"/>
          <w:szCs w:val="20"/>
        </w:rPr>
        <w:t xml:space="preserve">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B005CF7"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nd the duration of the coincident peak warning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re obtained by the data center using a forecasting service </w:t>
      </w:r>
      <w:r w:rsidRPr="007C7D6A">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required indoor temperature to which data center needs to be precooled </w:t>
      </w:r>
      <w:proofErr w:type="spellStart"/>
      <w:r w:rsidRPr="007C7D6A">
        <w:rPr>
          <w:i/>
          <w:sz w:val="20"/>
          <w:szCs w:val="20"/>
        </w:rPr>
        <w:t>θ</w:t>
      </w:r>
      <w:r w:rsidRPr="007C7D6A">
        <w:rPr>
          <w:i/>
          <w:sz w:val="20"/>
          <w:szCs w:val="20"/>
          <w:vertAlign w:val="subscript"/>
        </w:rPr>
        <w:t>min,pc</w:t>
      </w:r>
      <w:proofErr w:type="spellEnd"/>
      <w:r w:rsidRPr="007C7D6A">
        <w:rPr>
          <w:sz w:val="20"/>
          <w:szCs w:val="20"/>
        </w:rPr>
        <w:t xml:space="preserve"> is calculated using Equation 7:</w:t>
      </w:r>
    </w:p>
    <w:p w14:paraId="4A8600CD" w14:textId="77777777" w:rsidR="007C7D6A" w:rsidRPr="007C7D6A" w:rsidRDefault="009935D0"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conservatively estimated as the highest ambient temperature recorded in a given month during s</w:t>
      </w:r>
      <w:proofErr w:type="spellStart"/>
      <w:r w:rsidRPr="007C7D6A">
        <w:rPr>
          <w:sz w:val="20"/>
          <w:szCs w:val="20"/>
        </w:rPr>
        <w:t>everal</w:t>
      </w:r>
      <w:proofErr w:type="spellEnd"/>
      <w:r w:rsidRPr="007C7D6A">
        <w:rPr>
          <w:sz w:val="20"/>
          <w:szCs w:val="20"/>
        </w:rPr>
        <w:t xml:space="preserve">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3518054F"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ASHRAE 2016a, 2016b)"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ASHRAE 2016b)"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below 5.5 ºC/</w:t>
      </w:r>
      <w:proofErr w:type="spellStart"/>
      <w:r w:rsidRPr="007C7D6A">
        <w:rPr>
          <w:sz w:val="20"/>
          <w:szCs w:val="20"/>
        </w:rPr>
        <w:t>hr</w:t>
      </w:r>
      <w:proofErr w:type="spellEnd"/>
      <w:r w:rsidRPr="007C7D6A">
        <w:rPr>
          <w:sz w:val="20"/>
          <w:szCs w:val="20"/>
        </w:rPr>
        <w:t xml:space="preserve"> </w:t>
      </w:r>
      <w:r w:rsidRPr="007C7D6A">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9935D0"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proofErr w:type="spellStart"/>
      <w:r w:rsidRPr="00FC1564">
        <w:rPr>
          <w:i/>
          <w:sz w:val="20"/>
          <w:szCs w:val="20"/>
        </w:rPr>
        <w:t>Q</w:t>
      </w:r>
      <w:r w:rsidRPr="00FC1564">
        <w:rPr>
          <w:i/>
          <w:sz w:val="20"/>
          <w:szCs w:val="20"/>
          <w:vertAlign w:val="subscript"/>
        </w:rPr>
        <w:t>C,avg</w:t>
      </w:r>
      <w:proofErr w:type="spellEnd"/>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proofErr w:type="spellStart"/>
      <w:r w:rsidRPr="007C7D6A">
        <w:rPr>
          <w:i/>
          <w:iCs/>
          <w:sz w:val="20"/>
          <w:szCs w:val="20"/>
        </w:rPr>
        <w:t>t</w:t>
      </w:r>
      <w:r w:rsidRPr="007C7D6A">
        <w:rPr>
          <w:i/>
          <w:iCs/>
          <w:sz w:val="20"/>
          <w:szCs w:val="20"/>
          <w:vertAlign w:val="subscript"/>
        </w:rPr>
        <w:t>pc</w:t>
      </w:r>
      <w:proofErr w:type="spellEnd"/>
      <w:r w:rsidRPr="007C7D6A">
        <w:rPr>
          <w:i/>
          <w:sz w:val="20"/>
          <w:szCs w:val="20"/>
        </w:rPr>
        <w:t>,</w:t>
      </w:r>
      <w:r w:rsidRPr="007C7D6A">
        <w:rPr>
          <w:sz w:val="20"/>
          <w:szCs w:val="20"/>
        </w:rPr>
        <w:t xml:space="preserve"> which is </w:t>
      </w:r>
      <w:r w:rsidRPr="007C7D6A">
        <w:rPr>
          <w:i/>
          <w:sz w:val="20"/>
          <w:szCs w:val="20"/>
        </w:rPr>
        <w:t>∆</w:t>
      </w:r>
      <w:proofErr w:type="spellStart"/>
      <w:r w:rsidRPr="007C7D6A">
        <w:rPr>
          <w:i/>
          <w:sz w:val="20"/>
          <w:szCs w:val="20"/>
        </w:rPr>
        <w:t>t</w:t>
      </w:r>
      <w:r w:rsidRPr="007C7D6A">
        <w:rPr>
          <w:i/>
          <w:sz w:val="20"/>
          <w:szCs w:val="20"/>
          <w:vertAlign w:val="subscript"/>
        </w:rPr>
        <w:t>pc</w:t>
      </w:r>
      <w:proofErr w:type="spellEnd"/>
      <w:r w:rsidRPr="007C7D6A">
        <w:rPr>
          <w:i/>
          <w:sz w:val="20"/>
          <w:szCs w:val="20"/>
          <w:vertAlign w:val="subscript"/>
        </w:rPr>
        <w:t xml:space="preserve"> </w:t>
      </w:r>
      <w:r w:rsidRPr="007C7D6A">
        <w:rPr>
          <w:sz w:val="20"/>
          <w:szCs w:val="20"/>
        </w:rPr>
        <w:t xml:space="preserve">before the beginning of the coincident peak alert at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proofErr w:type="spellStart"/>
      <w:r w:rsidRPr="007C7D6A">
        <w:rPr>
          <w:i/>
          <w:sz w:val="20"/>
          <w:szCs w:val="20"/>
        </w:rPr>
        <w:t>t</w:t>
      </w:r>
      <w:r w:rsidRPr="007C7D6A">
        <w:rPr>
          <w:i/>
          <w:sz w:val="20"/>
          <w:szCs w:val="20"/>
          <w:vertAlign w:val="subscript"/>
        </w:rPr>
        <w:t>dr</w:t>
      </w:r>
      <w:proofErr w:type="spellEnd"/>
      <w:r w:rsidRPr="007C7D6A">
        <w:rPr>
          <w:i/>
          <w:sz w:val="20"/>
          <w:szCs w:val="20"/>
          <w:vertAlign w:val="subscript"/>
        </w:rPr>
        <w:t xml:space="preserve">,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 </w:t>
      </w:r>
      <w:r w:rsidRPr="007C7D6A">
        <w:rPr>
          <w:i/>
          <w:sz w:val="20"/>
          <w:szCs w:val="20"/>
        </w:rPr>
        <w:t>∆</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lastRenderedPageBreak/>
        <w:drawing>
          <wp:inline distT="0" distB="0" distL="0" distR="0" wp14:anchorId="6141BD67" wp14:editId="3271EAF4">
            <wp:extent cx="2628900" cy="4181475"/>
            <wp:effectExtent l="0" t="0" r="0"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32"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32"/>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151AD7E4" w:rsidR="00DF4762" w:rsidRPr="007F01B2" w:rsidRDefault="00DF4762" w:rsidP="00DF4762">
      <w:pPr>
        <w:jc w:val="both"/>
        <w:rPr>
          <w:b/>
          <w:sz w:val="22"/>
          <w:szCs w:val="22"/>
        </w:rPr>
      </w:pPr>
      <w:r>
        <w:rPr>
          <w:b/>
          <w:sz w:val="22"/>
          <w:szCs w:val="22"/>
        </w:rPr>
        <w:t>3.2</w:t>
      </w:r>
      <w:r w:rsidRPr="007F01B2">
        <w:rPr>
          <w:b/>
          <w:sz w:val="22"/>
          <w:szCs w:val="22"/>
        </w:rPr>
        <w:t xml:space="preserve">. </w:t>
      </w:r>
      <w:ins w:id="33" w:author="C. Anderson" w:date="2018-09-19T06:18:00Z">
        <w:r w:rsidR="009D1F10">
          <w:rPr>
            <w:b/>
            <w:sz w:val="22"/>
            <w:szCs w:val="22"/>
          </w:rPr>
          <w:t xml:space="preserve">Case Study of </w:t>
        </w:r>
      </w:ins>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76B18679"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ERCOT 2018a;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54626A30" w:rsidR="00DF4762" w:rsidRDefault="00DF4762" w:rsidP="00DF4762">
      <w:pPr>
        <w:ind w:firstLine="284"/>
        <w:jc w:val="both"/>
        <w:rPr>
          <w:ins w:id="34" w:author="C. Anderson" w:date="2018-09-19T06:26:00Z"/>
          <w:sz w:val="20"/>
          <w:szCs w:val="20"/>
        </w:rPr>
      </w:pPr>
      <w:r w:rsidRPr="00DF4762">
        <w:rPr>
          <w:sz w:val="20"/>
          <w:szCs w:val="20"/>
        </w:rPr>
        <w:t xml:space="preserve">The 4CP program was selected as a case study for this analysis because it is particularly suitable for the proposed demand response scheme. </w:t>
      </w:r>
      <w:del w:id="35" w:author="C. Anderson" w:date="2018-09-19T06:26:00Z">
        <w:r w:rsidRPr="00DF4762" w:rsidDel="009A7F8A">
          <w:rPr>
            <w:sz w:val="20"/>
            <w:szCs w:val="20"/>
          </w:rPr>
          <w:delText xml:space="preserve">Compared to other coincident peak programs, the </w:delText>
        </w:r>
      </w:del>
      <w:ins w:id="36" w:author="C. Anderson" w:date="2018-09-19T06:26:00Z">
        <w:r w:rsidR="009A7F8A">
          <w:rPr>
            <w:sz w:val="20"/>
            <w:szCs w:val="20"/>
          </w:rPr>
          <w:t xml:space="preserve">The </w:t>
        </w:r>
      </w:ins>
      <w:r w:rsidRPr="00DF4762">
        <w:rPr>
          <w:sz w:val="20"/>
          <w:szCs w:val="20"/>
        </w:rPr>
        <w:t xml:space="preserve">4CP alerts are infrequent, last a short time and can be accurately </w:t>
      </w:r>
      <w:r w:rsidRPr="00DF4762">
        <w:rPr>
          <w:sz w:val="20"/>
          <w:szCs w:val="20"/>
        </w:rPr>
        <w:t>predicted due to the strong correlation between the ambient temperature and load. During the recent 6 years (2012 to 2017) all 4CP events in ERCOT occurred on weekdays between 4 PM and 5 PM, indicating that the required demand response time ∆</w:t>
      </w:r>
      <w:proofErr w:type="spellStart"/>
      <w:r w:rsidRPr="00DF4762">
        <w:rPr>
          <w:i/>
          <w:sz w:val="20"/>
          <w:szCs w:val="20"/>
        </w:rPr>
        <w:t>t</w:t>
      </w:r>
      <w:r w:rsidRPr="00DF4762">
        <w:rPr>
          <w:i/>
          <w:sz w:val="20"/>
          <w:szCs w:val="20"/>
          <w:vertAlign w:val="subscript"/>
        </w:rPr>
        <w:t>dr</w:t>
      </w:r>
      <w:proofErr w:type="spellEnd"/>
      <w:r w:rsidRPr="00DF4762">
        <w:rPr>
          <w:sz w:val="20"/>
          <w:szCs w:val="20"/>
        </w:rPr>
        <w:t xml:space="preserve"> should not exceed 1 hou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ERCOT 2018a)"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Liu &lt;i&gt;et al.&lt;/i&gt; 2013; Northern Electric Cooperative 2018)"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B42DC">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Raish 2016)"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B42DC">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Raish &amp; Turns 2004;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5E9088A1" w14:textId="04ED858B" w:rsidR="009A7F8A" w:rsidRPr="007F01B2" w:rsidRDefault="009A7F8A" w:rsidP="00DF4762">
      <w:pPr>
        <w:ind w:firstLine="284"/>
        <w:jc w:val="both"/>
        <w:rPr>
          <w:sz w:val="20"/>
          <w:szCs w:val="20"/>
        </w:rPr>
      </w:pPr>
      <w:ins w:id="37" w:author="C. Anderson" w:date="2018-09-19T06:26:00Z">
        <w:r>
          <w:rPr>
            <w:sz w:val="20"/>
            <w:szCs w:val="20"/>
          </w:rPr>
          <w:t xml:space="preserve">The challenge with CPP pricing programs, from the perspective of providing grid services, is in the limited number of events that can be called annually, </w:t>
        </w:r>
      </w:ins>
      <w:ins w:id="38" w:author="C. Anderson" w:date="2018-09-19T06:27:00Z">
        <w:r>
          <w:rPr>
            <w:sz w:val="20"/>
            <w:szCs w:val="20"/>
          </w:rPr>
          <w:t>which</w:t>
        </w:r>
      </w:ins>
      <w:ins w:id="39" w:author="C. Anderson" w:date="2018-09-19T06:26:00Z">
        <w:r>
          <w:rPr>
            <w:sz w:val="20"/>
            <w:szCs w:val="20"/>
          </w:rPr>
          <w:t xml:space="preserve"> may become insufficient in particularly hot years, or </w:t>
        </w:r>
      </w:ins>
      <w:ins w:id="40" w:author="C. Anderson" w:date="2018-09-19T06:27:00Z">
        <w:r>
          <w:rPr>
            <w:sz w:val="20"/>
            <w:szCs w:val="20"/>
          </w:rPr>
          <w:t>unnecessary</w:t>
        </w:r>
      </w:ins>
      <w:ins w:id="41" w:author="C. Anderson" w:date="2018-09-19T06:26:00Z">
        <w:r>
          <w:rPr>
            <w:sz w:val="20"/>
            <w:szCs w:val="20"/>
          </w:rPr>
          <w:t xml:space="preserve"> </w:t>
        </w:r>
      </w:ins>
      <w:ins w:id="42" w:author="C. Anderson" w:date="2018-09-19T06:27:00Z">
        <w:r>
          <w:rPr>
            <w:sz w:val="20"/>
            <w:szCs w:val="20"/>
          </w:rPr>
          <w:t>in cooler summer seasons</w:t>
        </w:r>
      </w:ins>
      <w:ins w:id="43" w:author="C. Anderson" w:date="2018-09-19T06:30:00Z">
        <w:r w:rsidRPr="009A7F8A">
          <w:rPr>
            <w:sz w:val="20"/>
            <w:szCs w:val="20"/>
            <w:highlight w:val="yellow"/>
            <w:rPrChange w:id="44" w:author="C. Anderson" w:date="2018-09-19T06:30:00Z">
              <w:rPr>
                <w:sz w:val="20"/>
                <w:szCs w:val="20"/>
              </w:rPr>
            </w:rPrChange>
          </w:rPr>
          <w:t>[cite]</w:t>
        </w:r>
      </w:ins>
      <w:ins w:id="45" w:author="C. Anderson" w:date="2018-09-19T06:27:00Z">
        <w:r w:rsidRPr="009A7F8A">
          <w:rPr>
            <w:sz w:val="20"/>
            <w:szCs w:val="20"/>
            <w:highlight w:val="yellow"/>
            <w:rPrChange w:id="46" w:author="C. Anderson" w:date="2018-09-19T06:30:00Z">
              <w:rPr>
                <w:sz w:val="20"/>
                <w:szCs w:val="20"/>
              </w:rPr>
            </w:rPrChange>
          </w:rPr>
          <w:t>.</w:t>
        </w:r>
        <w:r>
          <w:rPr>
            <w:sz w:val="20"/>
            <w:szCs w:val="20"/>
          </w:rPr>
          <w:t xml:space="preserve"> In addition, there is evidence that suggests CPP programs can lead to peak-shifting under large scale </w:t>
        </w:r>
      </w:ins>
      <w:ins w:id="47" w:author="C. Anderson" w:date="2018-09-19T06:28:00Z">
        <w:r>
          <w:rPr>
            <w:sz w:val="20"/>
            <w:szCs w:val="20"/>
          </w:rPr>
          <w:t>deployment</w:t>
        </w:r>
      </w:ins>
      <w:ins w:id="48" w:author="C. Anderson" w:date="2018-09-19T06:30:00Z">
        <w:r w:rsidRPr="009A7F8A">
          <w:rPr>
            <w:sz w:val="20"/>
            <w:szCs w:val="20"/>
            <w:highlight w:val="yellow"/>
            <w:rPrChange w:id="49" w:author="C. Anderson" w:date="2018-09-19T06:30:00Z">
              <w:rPr>
                <w:sz w:val="20"/>
                <w:szCs w:val="20"/>
              </w:rPr>
            </w:rPrChange>
          </w:rPr>
          <w:t>[cite]</w:t>
        </w:r>
      </w:ins>
      <w:ins w:id="50" w:author="C. Anderson" w:date="2018-09-19T06:27:00Z">
        <w:r>
          <w:rPr>
            <w:sz w:val="20"/>
            <w:szCs w:val="20"/>
          </w:rPr>
          <w:t>.</w:t>
        </w:r>
      </w:ins>
      <w:ins w:id="51" w:author="C. Anderson" w:date="2018-09-19T06:28:00Z">
        <w:r>
          <w:rPr>
            <w:sz w:val="20"/>
            <w:szCs w:val="20"/>
          </w:rPr>
          <w:t xml:space="preserve"> However, for the case of large consumers, the 4CP program has been relatively effective for peak reduction, and provides a useful illustrative example for this </w:t>
        </w:r>
      </w:ins>
      <w:ins w:id="52" w:author="C. Anderson" w:date="2018-09-19T06:30:00Z">
        <w:r>
          <w:rPr>
            <w:sz w:val="20"/>
            <w:szCs w:val="20"/>
          </w:rPr>
          <w:t>strategy.</w:t>
        </w:r>
      </w:ins>
      <w:bookmarkStart w:id="53" w:name="_GoBack"/>
      <w:bookmarkEnd w:id="53"/>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proofErr w:type="spellStart"/>
      <w:r w:rsidRPr="00872541">
        <w:rPr>
          <w:i/>
          <w:sz w:val="20"/>
          <w:szCs w:val="20"/>
        </w:rPr>
        <w:t>COP</w:t>
      </w:r>
      <w:r w:rsidRPr="00872541">
        <w:rPr>
          <w:i/>
          <w:sz w:val="20"/>
          <w:szCs w:val="20"/>
          <w:vertAlign w:val="subscript"/>
        </w:rPr>
        <w:t>nom</w:t>
      </w:r>
      <w:proofErr w:type="spellEnd"/>
      <w:r w:rsidRPr="00872541">
        <w:rPr>
          <w:sz w:val="20"/>
          <w:szCs w:val="20"/>
        </w:rPr>
        <w:t xml:space="preserve"> was set at 2.7 and the nominal cooling capacity per heat pump per stage </w:t>
      </w:r>
      <w:proofErr w:type="spellStart"/>
      <w:r w:rsidRPr="00872541">
        <w:rPr>
          <w:i/>
          <w:sz w:val="20"/>
          <w:szCs w:val="20"/>
        </w:rPr>
        <w:t>Q</w:t>
      </w:r>
      <w:r w:rsidRPr="00872541">
        <w:rPr>
          <w:i/>
          <w:sz w:val="20"/>
          <w:szCs w:val="20"/>
          <w:vertAlign w:val="subscript"/>
        </w:rPr>
        <w:t>C,nom</w:t>
      </w:r>
      <w:proofErr w:type="spellEnd"/>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w:t>
      </w:r>
      <w:r w:rsidRPr="00872541">
        <w:rPr>
          <w:sz w:val="20"/>
          <w:szCs w:val="20"/>
        </w:rPr>
        <w:lastRenderedPageBreak/>
        <w:t xml:space="preserve">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 xml:space="preserve">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base case facility with a maximum combined load of approximately 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and a constant IT load of 14 </w:t>
      </w:r>
      <w:proofErr w:type="spellStart"/>
      <w:r w:rsidRPr="00872541">
        <w:rPr>
          <w:sz w:val="20"/>
          <w:szCs w:val="20"/>
        </w:rPr>
        <w:t>kW</w:t>
      </w:r>
      <w:r w:rsidRPr="00872541">
        <w:rPr>
          <w:sz w:val="20"/>
          <w:szCs w:val="20"/>
        </w:rPr>
        <w:softHyphen/>
      </w:r>
      <w:r w:rsidRPr="00872541">
        <w:rPr>
          <w:sz w:val="20"/>
          <w:szCs w:val="20"/>
          <w:vertAlign w:val="subscript"/>
        </w:rPr>
        <w:t>e</w:t>
      </w:r>
      <w:proofErr w:type="spellEnd"/>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 xml:space="preserve">250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t>Under the current ERCOT regulations only the latter system would have a sufficient peak load (&gt;100 kW) to qualify for the 4CP program, but this work assumed that both systems would be eligible for participation in 4CP.</w:t>
      </w:r>
    </w:p>
    <w:p w14:paraId="2037AAEF" w14:textId="672E3CEF"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4A2C566D"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B42DC">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NOAA 2017)"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7EA0C8BB" w:rsidR="00872541" w:rsidRPr="00DE6F71" w:rsidRDefault="00872541" w:rsidP="00872541">
      <w:pPr>
        <w:ind w:firstLine="284"/>
        <w:jc w:val="center"/>
        <w:rPr>
          <w:rFonts w:asciiTheme="minorHAnsi" w:hAnsiTheme="minorHAnsi"/>
          <w:b/>
          <w:iCs/>
          <w:sz w:val="20"/>
          <w:szCs w:val="20"/>
        </w:rPr>
      </w:pPr>
      <w:bookmarkStart w:id="54"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54"/>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1BEC7B01"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proofErr w:type="spellStart"/>
      <w:r w:rsidRPr="00B3290E">
        <w:rPr>
          <w:i/>
          <w:sz w:val="20"/>
          <w:szCs w:val="20"/>
        </w:rPr>
        <w:t>t</w:t>
      </w:r>
      <w:r w:rsidRPr="00B3290E">
        <w:rPr>
          <w:i/>
          <w:sz w:val="20"/>
          <w:szCs w:val="20"/>
          <w:vertAlign w:val="subscript"/>
        </w:rPr>
        <w:t>pc</w:t>
      </w:r>
      <w:proofErr w:type="spellEnd"/>
      <w:r w:rsidRPr="00B3290E">
        <w:rPr>
          <w:sz w:val="20"/>
          <w:szCs w:val="20"/>
        </w:rPr>
        <w:t xml:space="preserve"> of </w:t>
      </w:r>
      <w:r w:rsidR="007326B3">
        <w:rPr>
          <w:sz w:val="20"/>
          <w:szCs w:val="20"/>
        </w:rPr>
        <w:t>14</w:t>
      </w:r>
      <w:r w:rsidRPr="00B3290E">
        <w:rPr>
          <w:sz w:val="20"/>
          <w:szCs w:val="20"/>
        </w:rPr>
        <w:t>:26, about 1.5 hour ahead of the 4CP warning period. During precooling, the indoor temperature was lowered to 22.5 ºC (72.5 ºF) at a rate of 2.8 ºC/</w:t>
      </w:r>
      <w:proofErr w:type="spellStart"/>
      <w:r w:rsidRPr="00B3290E">
        <w:rPr>
          <w:sz w:val="20"/>
          <w:szCs w:val="20"/>
        </w:rPr>
        <w:t>hr</w:t>
      </w:r>
      <w:proofErr w:type="spellEnd"/>
      <w:r w:rsidRPr="00B3290E">
        <w:rPr>
          <w:sz w:val="20"/>
          <w:szCs w:val="20"/>
        </w:rPr>
        <w:t>, after which it increased at a rate of 3.9 ºC/</w:t>
      </w:r>
      <w:proofErr w:type="spellStart"/>
      <w:r w:rsidRPr="00B3290E">
        <w:rPr>
          <w:sz w:val="20"/>
          <w:szCs w:val="20"/>
        </w:rPr>
        <w:t>hr</w:t>
      </w:r>
      <w:proofErr w:type="spellEnd"/>
      <w:r w:rsidRPr="00B3290E">
        <w:rPr>
          <w:sz w:val="20"/>
          <w:szCs w:val="20"/>
        </w:rPr>
        <w:t xml:space="preserve"> during the 4CP warning period. Both  the indoor temperature and its rate of change were well within industry safety standards </w:t>
      </w:r>
      <w:r w:rsidRPr="00B3290E">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ASHRAE 2016a, 2016b; Oracle 2006)"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lastRenderedPageBreak/>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6">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55" w:name="_Ref507751360"/>
      <w:bookmarkStart w:id="56"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55"/>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56"/>
      <w:r w:rsidRPr="00B3290E">
        <w:rPr>
          <w:rFonts w:asciiTheme="minorHAnsi" w:hAnsiTheme="minorHAnsi"/>
          <w:b/>
          <w:iCs/>
          <w:sz w:val="20"/>
          <w:szCs w:val="20"/>
        </w:rPr>
        <w:t xml:space="preserve">Figures (from the top): (1) ambient temperature </w:t>
      </w:r>
      <w:proofErr w:type="spellStart"/>
      <w:r w:rsidRPr="00A030CC">
        <w:rPr>
          <w:rFonts w:asciiTheme="minorHAnsi" w:hAnsiTheme="minorHAnsi"/>
          <w:b/>
          <w:iCs/>
          <w:sz w:val="20"/>
          <w:szCs w:val="20"/>
        </w:rPr>
        <w:t>θ</w:t>
      </w:r>
      <w:r w:rsidRPr="00A030CC">
        <w:rPr>
          <w:rFonts w:asciiTheme="minorHAnsi" w:hAnsiTheme="minorHAnsi"/>
          <w:b/>
          <w:iCs/>
          <w:sz w:val="20"/>
          <w:szCs w:val="20"/>
          <w:vertAlign w:val="subscript"/>
        </w:rPr>
        <w:t>a,t</w:t>
      </w:r>
      <w:proofErr w:type="spellEnd"/>
      <w:r w:rsidRPr="00B3290E">
        <w:rPr>
          <w:rFonts w:asciiTheme="minorHAnsi" w:hAnsiTheme="minorHAnsi"/>
          <w:b/>
          <w:iCs/>
          <w:sz w:val="20"/>
          <w:szCs w:val="20"/>
        </w:rPr>
        <w:t xml:space="preserve">; (2) indoor temperature </w:t>
      </w:r>
      <w:proofErr w:type="spellStart"/>
      <w:r w:rsidRPr="00B3290E">
        <w:rPr>
          <w:rFonts w:asciiTheme="minorHAnsi" w:hAnsiTheme="minorHAnsi"/>
          <w:b/>
          <w:iCs/>
          <w:sz w:val="20"/>
          <w:szCs w:val="20"/>
        </w:rPr>
        <w:t>θ</w:t>
      </w:r>
      <w:r w:rsidRPr="00B3290E">
        <w:rPr>
          <w:rFonts w:asciiTheme="minorHAnsi" w:hAnsiTheme="minorHAnsi"/>
          <w:b/>
          <w:iCs/>
          <w:sz w:val="20"/>
          <w:szCs w:val="20"/>
          <w:vertAlign w:val="subscript"/>
        </w:rPr>
        <w:t>t</w:t>
      </w:r>
      <w:proofErr w:type="spellEnd"/>
      <w:r w:rsidRPr="00B3290E">
        <w:rPr>
          <w:rFonts w:asciiTheme="minorHAnsi" w:hAnsiTheme="minorHAnsi"/>
          <w:b/>
          <w:iCs/>
          <w:sz w:val="20"/>
          <w:szCs w:val="20"/>
        </w:rPr>
        <w:t xml:space="preserve">; (3) cooling output </w:t>
      </w:r>
      <w:proofErr w:type="spellStart"/>
      <w:r w:rsidRPr="00B3290E">
        <w:rPr>
          <w:rFonts w:asciiTheme="minorHAnsi" w:hAnsiTheme="minorHAnsi"/>
          <w:b/>
          <w:iCs/>
          <w:sz w:val="20"/>
          <w:szCs w:val="20"/>
        </w:rPr>
        <w:t>Q</w:t>
      </w:r>
      <w:r w:rsidRPr="00B3290E">
        <w:rPr>
          <w:rFonts w:asciiTheme="minorHAnsi" w:hAnsiTheme="minorHAnsi"/>
          <w:b/>
          <w:iCs/>
          <w:sz w:val="20"/>
          <w:szCs w:val="20"/>
          <w:vertAlign w:val="subscript"/>
        </w:rPr>
        <w:t>C,t</w:t>
      </w:r>
      <w:proofErr w:type="spellEnd"/>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17A68532"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w:t>
      </w:r>
      <w:proofErr w:type="spellStart"/>
      <w:r w:rsidRPr="00B3290E">
        <w:rPr>
          <w:sz w:val="20"/>
          <w:szCs w:val="20"/>
        </w:rPr>
        <w:t>kW</w:t>
      </w:r>
      <w:r w:rsidRPr="00B3290E">
        <w:rPr>
          <w:sz w:val="20"/>
          <w:szCs w:val="20"/>
        </w:rPr>
        <w:softHyphen/>
      </w:r>
      <w:r w:rsidRPr="00B3290E">
        <w:rPr>
          <w:sz w:val="20"/>
          <w:szCs w:val="20"/>
          <w:vertAlign w:val="subscript"/>
        </w:rPr>
        <w:t>e</w:t>
      </w:r>
      <w:proofErr w:type="spellEnd"/>
      <w:r w:rsidRPr="00B3290E">
        <w:rPr>
          <w:sz w:val="20"/>
          <w:szCs w:val="20"/>
        </w:rPr>
        <w:t xml:space="preserve"> data center, electric bills were reduced by approximately 2 %, which corresponds to $125 to $155 per year. In a 250 </w:t>
      </w:r>
      <w:proofErr w:type="spellStart"/>
      <w:r w:rsidRPr="00B3290E">
        <w:rPr>
          <w:sz w:val="20"/>
          <w:szCs w:val="20"/>
        </w:rPr>
        <w:t>kW</w:t>
      </w:r>
      <w:r w:rsidRPr="00B3290E">
        <w:rPr>
          <w:sz w:val="20"/>
          <w:szCs w:val="20"/>
          <w:vertAlign w:val="subscript"/>
        </w:rPr>
        <w:t>e</w:t>
      </w:r>
      <w:proofErr w:type="spellEnd"/>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xml:space="preserve">% reduction in the electric bill of a whole data center may not seem high, the approach may be profitable, particularly if automated and integrated with other demand response mechanisms. In addition, </w:t>
      </w:r>
      <w:r w:rsidRPr="00B3290E">
        <w:rPr>
          <w:sz w:val="20"/>
          <w:szCs w:val="20"/>
        </w:rPr>
        <w:t>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57"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57"/>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According to the 2011 survey of data centers, this 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sz w:val="20"/>
          <w:szCs w:val="20"/>
        </w:rPr>
        <w:t xml:space="preserve"> were calculated by varying the IT load and cooling capacity and by assuming indoor temperature of 26 ºC at the beginning of precooling. </w:t>
      </w:r>
    </w:p>
    <w:p w14:paraId="5FBAAA97" w14:textId="72ACFB9F"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 xml:space="preserve">as a function of the power density, calculated as the ratio of IT load to the computer room floor area. Th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exceeds 5.5 ºC/</w:t>
      </w:r>
      <w:proofErr w:type="spellStart"/>
      <w:r w:rsidRPr="0061372F">
        <w:rPr>
          <w:sz w:val="20"/>
          <w:szCs w:val="20"/>
        </w:rPr>
        <w:t>hr</w:t>
      </w:r>
      <w:proofErr w:type="spellEnd"/>
      <w:r w:rsidRPr="0061372F">
        <w:rPr>
          <w:sz w:val="20"/>
          <w:szCs w:val="20"/>
        </w:rPr>
        <w:t xml:space="preserve"> recommended by some IT equipment vendors </w:t>
      </w:r>
      <w:r w:rsidRPr="0061372F">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w:t>
      </w:r>
      <w:r w:rsidR="005F0109">
        <w:rPr>
          <w:sz w:val="20"/>
          <w:szCs w:val="20"/>
        </w:rPr>
        <w:lastRenderedPageBreak/>
        <w:t xml:space="preserve">Figure 6) </w:t>
      </w:r>
      <w:r w:rsidR="00A030CC">
        <w:rPr>
          <w:sz w:val="20"/>
          <w:szCs w:val="20"/>
        </w:rPr>
        <w:t>b</w:t>
      </w:r>
      <w:r w:rsidRPr="0061372F">
        <w:rPr>
          <w:sz w:val="20"/>
          <w:szCs w:val="20"/>
        </w:rPr>
        <w:t>ut does not reach 20 ºC/</w:t>
      </w:r>
      <w:proofErr w:type="spellStart"/>
      <w:r w:rsidRPr="0061372F">
        <w:rPr>
          <w:sz w:val="20"/>
          <w:szCs w:val="20"/>
        </w:rPr>
        <w:t>hr</w:t>
      </w:r>
      <w:proofErr w:type="spellEnd"/>
      <w:r w:rsidRPr="0061372F">
        <w:rPr>
          <w:sz w:val="20"/>
          <w:szCs w:val="20"/>
        </w:rPr>
        <w:t xml:space="preserve">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58" w:name="_Ref508284097"/>
      <w:bookmarkStart w:id="59"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58"/>
      <w:r w:rsidRPr="007A790E">
        <w:rPr>
          <w:rFonts w:asciiTheme="minorHAnsi" w:hAnsiTheme="minorHAnsi"/>
          <w:b/>
          <w:iCs/>
          <w:sz w:val="20"/>
          <w:szCs w:val="20"/>
        </w:rPr>
        <w:t xml:space="preserve">: Sensitivity of the precooling temperature </w:t>
      </w:r>
      <w:proofErr w:type="spellStart"/>
      <w:r w:rsidRPr="007A790E">
        <w:rPr>
          <w:rFonts w:asciiTheme="minorHAnsi" w:hAnsiTheme="minorHAnsi"/>
          <w:b/>
          <w:iCs/>
          <w:sz w:val="20"/>
          <w:szCs w:val="20"/>
        </w:rPr>
        <w:t>θ</w:t>
      </w:r>
      <w:r w:rsidRPr="007A790E">
        <w:rPr>
          <w:rFonts w:asciiTheme="minorHAnsi" w:hAnsiTheme="minorHAnsi"/>
          <w:b/>
          <w:iCs/>
          <w:sz w:val="20"/>
          <w:szCs w:val="20"/>
          <w:vertAlign w:val="subscript"/>
        </w:rPr>
        <w:t>min,pc</w:t>
      </w:r>
      <w:proofErr w:type="spellEnd"/>
      <w:r w:rsidRPr="007A790E">
        <w:rPr>
          <w:rFonts w:asciiTheme="minorHAnsi" w:hAnsiTheme="minorHAnsi"/>
          <w:b/>
          <w:iCs/>
          <w:sz w:val="20"/>
          <w:szCs w:val="20"/>
        </w:rPr>
        <w:t xml:space="preserve"> and the maximum rate of change in indoor temperature </w:t>
      </w:r>
      <w:proofErr w:type="spellStart"/>
      <w:r w:rsidRPr="007A790E">
        <w:rPr>
          <w:rFonts w:asciiTheme="minorHAnsi" w:hAnsiTheme="minorHAnsi"/>
          <w:b/>
          <w:iCs/>
          <w:sz w:val="20"/>
          <w:szCs w:val="20"/>
        </w:rPr>
        <w:t>dθ</w:t>
      </w:r>
      <w:proofErr w:type="spellEnd"/>
      <w:r w:rsidRPr="007A790E">
        <w:rPr>
          <w:rFonts w:asciiTheme="minorHAnsi" w:hAnsiTheme="minorHAnsi"/>
          <w:b/>
          <w:iCs/>
          <w:sz w:val="20"/>
          <w:szCs w:val="20"/>
        </w:rPr>
        <w:t>/</w:t>
      </w:r>
      <w:proofErr w:type="spellStart"/>
      <w:r w:rsidRPr="007A790E">
        <w:rPr>
          <w:rFonts w:asciiTheme="minorHAnsi" w:hAnsiTheme="minorHAnsi"/>
          <w:b/>
          <w:iCs/>
          <w:sz w:val="20"/>
          <w:szCs w:val="20"/>
        </w:rPr>
        <w:t>dt</w:t>
      </w:r>
      <w:proofErr w:type="spellEnd"/>
      <w:r w:rsidRPr="007A790E">
        <w:rPr>
          <w:rFonts w:asciiTheme="minorHAnsi" w:hAnsiTheme="minorHAnsi"/>
          <w:b/>
          <w:iCs/>
          <w:sz w:val="20"/>
          <w:szCs w:val="20"/>
        </w:rPr>
        <w:t xml:space="preserve"> to the power density of the computer room.</w:t>
      </w:r>
      <w:bookmarkEnd w:id="59"/>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i/>
          <w:sz w:val="20"/>
          <w:szCs w:val="20"/>
          <w:vertAlign w:val="subscript"/>
        </w:rPr>
        <w:t xml:space="preserve">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60" w:name="_Ref508289847"/>
      <w:bookmarkStart w:id="61"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60"/>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proofErr w:type="spellStart"/>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proofErr w:type="spellEnd"/>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61"/>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45C191CC"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B42DC">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Lin &lt;i&gt;et al.&lt;/i&gt; 2014; Rasmussen 201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B42DC">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Lin &lt;i&gt;et al.&lt;/i&gt; 2014)"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0529C3D3"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hours for which the electricity 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lastRenderedPageBreak/>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5DCFF1CC"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1EF23153"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w:t>
      </w:r>
      <w:proofErr w:type="spellStart"/>
      <w:r w:rsidRPr="00B638E0">
        <w:rPr>
          <w:sz w:val="20"/>
          <w:szCs w:val="20"/>
        </w:rPr>
        <w:t>Zurmuhl</w:t>
      </w:r>
      <w:proofErr w:type="spellEnd"/>
      <w:r w:rsidRPr="00B638E0">
        <w:rPr>
          <w:sz w:val="20"/>
          <w:szCs w:val="20"/>
        </w:rPr>
        <w:t xml:space="preserve"> and Luke </w:t>
      </w:r>
      <w:proofErr w:type="spellStart"/>
      <w:r w:rsidRPr="00B638E0">
        <w:rPr>
          <w:sz w:val="20"/>
          <w:szCs w:val="20"/>
        </w:rPr>
        <w:t>Sendelbach</w:t>
      </w:r>
      <w:proofErr w:type="spellEnd"/>
      <w:r w:rsidRPr="00B638E0">
        <w:rPr>
          <w:sz w:val="20"/>
          <w:szCs w:val="20"/>
        </w:rPr>
        <w:t xml:space="preserve"> (Cornell University), Charles Kellum and David Hampton (Verizon Communications), Arian </w:t>
      </w:r>
      <w:proofErr w:type="spellStart"/>
      <w:r w:rsidRPr="00B638E0">
        <w:rPr>
          <w:sz w:val="20"/>
          <w:szCs w:val="20"/>
        </w:rPr>
        <w:t>Aghajanzadeh</w:t>
      </w:r>
      <w:proofErr w:type="spellEnd"/>
      <w:r w:rsidRPr="00B638E0">
        <w:rPr>
          <w:sz w:val="20"/>
          <w:szCs w:val="20"/>
        </w:rPr>
        <w:t xml:space="preserve">, Dale Sartor, and Steve Greenberg (LBNL), and Pawel </w:t>
      </w:r>
      <w:proofErr w:type="spellStart"/>
      <w:r w:rsidRPr="00B638E0">
        <w:rPr>
          <w:sz w:val="20"/>
          <w:szCs w:val="20"/>
        </w:rPr>
        <w:t>Krol</w:t>
      </w:r>
      <w:proofErr w:type="spellEnd"/>
      <w:r w:rsidRPr="00B638E0">
        <w:rPr>
          <w:sz w:val="20"/>
          <w:szCs w:val="20"/>
        </w:rPr>
        <w:t xml:space="preserve"> (AGH University of Science and Technology). </w:t>
      </w:r>
    </w:p>
    <w:p w14:paraId="5E2BF760" w14:textId="77777777" w:rsidR="00B3290E" w:rsidRDefault="00B3290E" w:rsidP="00B3290E">
      <w:pPr>
        <w:jc w:val="both"/>
      </w:pPr>
    </w:p>
    <w:p w14:paraId="27FB96A9" w14:textId="043D2AC5" w:rsidR="00B7412C" w:rsidRDefault="00B638E0" w:rsidP="00B638E0">
      <w:pPr>
        <w:rPr>
          <w:b/>
        </w:rPr>
      </w:pPr>
      <w:r>
        <w:rPr>
          <w:b/>
        </w:rPr>
        <w:t>7. References</w:t>
      </w:r>
    </w:p>
    <w:p w14:paraId="5942FA4C" w14:textId="77777777" w:rsidR="00B638E0" w:rsidRDefault="00B638E0" w:rsidP="00B638E0">
      <w:pPr>
        <w:rPr>
          <w:b/>
        </w:rPr>
      </w:pPr>
    </w:p>
    <w:p w14:paraId="617FE500" w14:textId="294E470E" w:rsidR="004B42DC" w:rsidRDefault="00B638E0" w:rsidP="00C4788C">
      <w:pPr>
        <w:widowControl w:val="0"/>
        <w:autoSpaceDE w:val="0"/>
        <w:autoSpaceDN w:val="0"/>
        <w:adjustRightInd w:val="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C4788C">
        <w:rPr>
          <w:rFonts w:cs="Times New Roman"/>
          <w:noProof/>
          <w:sz w:val="18"/>
        </w:rPr>
        <w:t xml:space="preserve">[1] </w:t>
      </w:r>
      <w:r w:rsidR="004B42DC" w:rsidRPr="004B42DC">
        <w:rPr>
          <w:rFonts w:cs="Times New Roman"/>
          <w:noProof/>
          <w:sz w:val="18"/>
        </w:rPr>
        <w:t>U.S. EPA. Emissions &amp; Generation Resource Integrated Database (eGRID) 2018. https://www.epa.gov/energy/emissions-generation-resource-integrated-database-egrid (accessed March 3, 2018).</w:t>
      </w:r>
    </w:p>
    <w:p w14:paraId="4D38E8F2" w14:textId="77777777" w:rsidR="00C4788C" w:rsidRPr="004B42DC" w:rsidRDefault="00C4788C" w:rsidP="00C4788C">
      <w:pPr>
        <w:widowControl w:val="0"/>
        <w:autoSpaceDE w:val="0"/>
        <w:autoSpaceDN w:val="0"/>
        <w:adjustRightInd w:val="0"/>
        <w:rPr>
          <w:rFonts w:cs="Times New Roman"/>
          <w:noProof/>
          <w:sz w:val="18"/>
        </w:rPr>
      </w:pPr>
    </w:p>
    <w:p w14:paraId="02812E82" w14:textId="5568CCF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 </w:t>
      </w:r>
      <w:r w:rsidR="004B42DC" w:rsidRPr="004B42DC">
        <w:rPr>
          <w:rFonts w:cs="Times New Roman"/>
          <w:noProof/>
          <w:sz w:val="18"/>
        </w:rPr>
        <w:t xml:space="preserve">Liu Z, Wierman A, Chen Y, Razon B, Chen N. Data center demand response: Avoiding the coincident peak via </w:t>
      </w:r>
      <w:r w:rsidR="004B42DC" w:rsidRPr="004B42DC">
        <w:rPr>
          <w:rFonts w:cs="Times New Roman"/>
          <w:noProof/>
          <w:sz w:val="18"/>
        </w:rPr>
        <w:t>workload shifting and local generation. Perform Eval 2013;70:770–91. doi:10.1016/j.peva.2013.08.014.</w:t>
      </w:r>
    </w:p>
    <w:p w14:paraId="36D4F84F" w14:textId="77777777" w:rsidR="00C4788C" w:rsidRDefault="00C4788C" w:rsidP="00C4788C">
      <w:pPr>
        <w:widowControl w:val="0"/>
        <w:autoSpaceDE w:val="0"/>
        <w:autoSpaceDN w:val="0"/>
        <w:adjustRightInd w:val="0"/>
        <w:rPr>
          <w:rFonts w:cs="Times New Roman"/>
          <w:noProof/>
          <w:sz w:val="18"/>
        </w:rPr>
      </w:pPr>
    </w:p>
    <w:p w14:paraId="30E1EE38" w14:textId="5EA540D7"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3] </w:t>
      </w:r>
      <w:r w:rsidR="004B42DC" w:rsidRPr="004B42DC">
        <w:rPr>
          <w:rFonts w:cs="Times New Roman"/>
          <w:noProof/>
          <w:sz w:val="18"/>
        </w:rPr>
        <w:t>Zarnikau J, Thal D. The response of large industrial energy consumers to four coincident peak (4CP) transmission charges in the Texas (ERCOT) market. Util Policy 2013;26:1–6. doi:10.1016/j.jup.2013.04.004.</w:t>
      </w:r>
    </w:p>
    <w:p w14:paraId="2346C192" w14:textId="77777777" w:rsidR="00C4788C" w:rsidRDefault="00C4788C" w:rsidP="00C4788C">
      <w:pPr>
        <w:widowControl w:val="0"/>
        <w:autoSpaceDE w:val="0"/>
        <w:autoSpaceDN w:val="0"/>
        <w:adjustRightInd w:val="0"/>
        <w:rPr>
          <w:rFonts w:cs="Times New Roman"/>
          <w:noProof/>
          <w:sz w:val="18"/>
        </w:rPr>
      </w:pPr>
    </w:p>
    <w:p w14:paraId="667CAEA3" w14:textId="3D6887D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4] </w:t>
      </w:r>
      <w:r w:rsidR="004B42DC" w:rsidRPr="004B42DC">
        <w:rPr>
          <w:rFonts w:cs="Times New Roman"/>
          <w:noProof/>
          <w:sz w:val="18"/>
        </w:rPr>
        <w:t>Liu Z, Liu I, Low S, Wierman A. Pricing Data Center Demand Response. Acm Sigmetrics 2014:111–23. doi:10.1145/2591971.2592004.</w:t>
      </w:r>
    </w:p>
    <w:p w14:paraId="6C7CD3D4" w14:textId="77777777" w:rsidR="00C4788C" w:rsidRDefault="00C4788C" w:rsidP="00C4788C">
      <w:pPr>
        <w:widowControl w:val="0"/>
        <w:autoSpaceDE w:val="0"/>
        <w:autoSpaceDN w:val="0"/>
        <w:adjustRightInd w:val="0"/>
        <w:rPr>
          <w:rFonts w:cs="Times New Roman"/>
          <w:noProof/>
          <w:sz w:val="18"/>
        </w:rPr>
      </w:pPr>
    </w:p>
    <w:p w14:paraId="5844A151" w14:textId="22E7BF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5] </w:t>
      </w:r>
      <w:r w:rsidR="004B42DC" w:rsidRPr="004B42DC">
        <w:rPr>
          <w:rFonts w:cs="Times New Roman"/>
          <w:noProof/>
          <w:sz w:val="18"/>
        </w:rPr>
        <w:t>Genscape. Managing Capacity Charges with Genscape PowerBuyer 2015. https://www.genscape.com/blog/managing-capacity-charges-genscape-powerbuyer</w:t>
      </w:r>
      <w:r w:rsidR="004B42DC" w:rsidRPr="004B42DC">
        <w:rPr>
          <w:rFonts w:cs="Times New Roman"/>
          <w:noProof/>
          <w:sz w:val="18"/>
          <w:vertAlign w:val="superscript"/>
        </w:rPr>
        <w:t>TM</w:t>
      </w:r>
      <w:r w:rsidR="004B42DC" w:rsidRPr="004B42DC">
        <w:rPr>
          <w:rFonts w:cs="Times New Roman"/>
          <w:noProof/>
          <w:sz w:val="18"/>
        </w:rPr>
        <w:t xml:space="preserve"> (accessed February 23, 2018).</w:t>
      </w:r>
    </w:p>
    <w:p w14:paraId="0BD76B66" w14:textId="77777777" w:rsidR="00C4788C" w:rsidRDefault="00C4788C" w:rsidP="00C4788C">
      <w:pPr>
        <w:widowControl w:val="0"/>
        <w:autoSpaceDE w:val="0"/>
        <w:autoSpaceDN w:val="0"/>
        <w:adjustRightInd w:val="0"/>
        <w:rPr>
          <w:rFonts w:cs="Times New Roman"/>
          <w:noProof/>
          <w:sz w:val="18"/>
        </w:rPr>
      </w:pPr>
    </w:p>
    <w:p w14:paraId="5BED952A" w14:textId="109583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6] </w:t>
      </w:r>
      <w:r w:rsidR="004B42DC" w:rsidRPr="004B42DC">
        <w:rPr>
          <w:rFonts w:cs="Times New Roman"/>
          <w:noProof/>
          <w:sz w:val="18"/>
        </w:rPr>
        <w:t>PJM. PJM Manual 19: Load Forecasting and Analysis. 2017.</w:t>
      </w:r>
    </w:p>
    <w:p w14:paraId="623FD370" w14:textId="77777777" w:rsidR="00C4788C" w:rsidRDefault="00C4788C" w:rsidP="00C4788C">
      <w:pPr>
        <w:widowControl w:val="0"/>
        <w:autoSpaceDE w:val="0"/>
        <w:autoSpaceDN w:val="0"/>
        <w:adjustRightInd w:val="0"/>
        <w:rPr>
          <w:rFonts w:cs="Times New Roman"/>
          <w:noProof/>
          <w:sz w:val="18"/>
        </w:rPr>
      </w:pPr>
    </w:p>
    <w:p w14:paraId="448045F2" w14:textId="2112B78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7] </w:t>
      </w:r>
      <w:r w:rsidR="004B42DC" w:rsidRPr="004B42DC">
        <w:rPr>
          <w:rFonts w:cs="Times New Roman"/>
          <w:noProof/>
          <w:sz w:val="18"/>
        </w:rPr>
        <w:t>Shehabi A, Smith S, Sartor D, Brown R, Herrlin M, Koomey J, et al. United States Data Center Energy Usage Report. Berkeley, CA, USA. LBNL-1005775: 2016.</w:t>
      </w:r>
    </w:p>
    <w:p w14:paraId="459F500C" w14:textId="77777777" w:rsidR="00C4788C" w:rsidRDefault="00C4788C" w:rsidP="00C4788C">
      <w:pPr>
        <w:widowControl w:val="0"/>
        <w:autoSpaceDE w:val="0"/>
        <w:autoSpaceDN w:val="0"/>
        <w:adjustRightInd w:val="0"/>
        <w:rPr>
          <w:rFonts w:cs="Times New Roman"/>
          <w:noProof/>
          <w:sz w:val="18"/>
        </w:rPr>
      </w:pPr>
    </w:p>
    <w:p w14:paraId="08083F04" w14:textId="4755A128"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8] </w:t>
      </w:r>
      <w:r w:rsidR="004B42DC" w:rsidRPr="004B42DC">
        <w:rPr>
          <w:rFonts w:cs="Times New Roman"/>
          <w:noProof/>
          <w:sz w:val="18"/>
        </w:rPr>
        <w:t>Koch S, Mathieu JL, Callaway DS. Modeling and Control of Aggregated Heterogeneous Thermostatically Controlled Loads for Ancillary Services. Proc 17th Power Syst Comput Conf 2011:1–8. doi:10.1109/DICTA.2007.79.</w:t>
      </w:r>
    </w:p>
    <w:p w14:paraId="0BCEA678" w14:textId="77777777" w:rsidR="00C4788C" w:rsidRDefault="00C4788C" w:rsidP="00C4788C">
      <w:pPr>
        <w:widowControl w:val="0"/>
        <w:autoSpaceDE w:val="0"/>
        <w:autoSpaceDN w:val="0"/>
        <w:adjustRightInd w:val="0"/>
        <w:rPr>
          <w:rFonts w:cs="Times New Roman"/>
          <w:noProof/>
          <w:sz w:val="18"/>
        </w:rPr>
      </w:pPr>
    </w:p>
    <w:p w14:paraId="3F6637B9" w14:textId="1621AEEE"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9] </w:t>
      </w:r>
      <w:r w:rsidR="004B42DC" w:rsidRPr="004B42DC">
        <w:rPr>
          <w:rFonts w:cs="Times New Roman"/>
          <w:noProof/>
          <w:sz w:val="18"/>
        </w:rPr>
        <w:t>Mathieu JL, Dyson M, Callaway DS. Using Residential Electric Loads for Fast Demand Response : The Potential Resource and Revenues, the Costs, and Policy Recommendations. Proc ACEEE Summer Study Build 2012:189–203.</w:t>
      </w:r>
    </w:p>
    <w:p w14:paraId="11D4EF5C" w14:textId="77777777" w:rsidR="00C4788C" w:rsidRDefault="00C4788C" w:rsidP="00C4788C">
      <w:pPr>
        <w:widowControl w:val="0"/>
        <w:autoSpaceDE w:val="0"/>
        <w:autoSpaceDN w:val="0"/>
        <w:adjustRightInd w:val="0"/>
        <w:rPr>
          <w:rFonts w:cs="Times New Roman"/>
          <w:noProof/>
          <w:sz w:val="18"/>
        </w:rPr>
      </w:pPr>
    </w:p>
    <w:p w14:paraId="4F7481AF" w14:textId="382ABED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0] </w:t>
      </w:r>
      <w:r w:rsidR="004B42DC" w:rsidRPr="004B42DC">
        <w:rPr>
          <w:rFonts w:cs="Times New Roman"/>
          <w:noProof/>
          <w:sz w:val="18"/>
        </w:rPr>
        <w:t>Cheung I, Greenberg S, Mahdavi R, Brown R, Tschudi W. Energy Efficiency in Small Server Rooms : Field Surveys and Findings. 2014.</w:t>
      </w:r>
    </w:p>
    <w:p w14:paraId="30EF64E1" w14:textId="77777777" w:rsidR="00C4788C" w:rsidRDefault="00C4788C" w:rsidP="00C4788C">
      <w:pPr>
        <w:widowControl w:val="0"/>
        <w:autoSpaceDE w:val="0"/>
        <w:autoSpaceDN w:val="0"/>
        <w:adjustRightInd w:val="0"/>
        <w:rPr>
          <w:rFonts w:cs="Times New Roman"/>
          <w:noProof/>
          <w:sz w:val="18"/>
        </w:rPr>
      </w:pPr>
    </w:p>
    <w:p w14:paraId="439FE95F" w14:textId="343F47C5" w:rsidR="004B42DC" w:rsidRPr="004B42DC" w:rsidRDefault="004B42DC" w:rsidP="00C4788C">
      <w:pPr>
        <w:widowControl w:val="0"/>
        <w:autoSpaceDE w:val="0"/>
        <w:autoSpaceDN w:val="0"/>
        <w:adjustRightInd w:val="0"/>
        <w:rPr>
          <w:rFonts w:cs="Times New Roman"/>
          <w:noProof/>
          <w:sz w:val="18"/>
        </w:rPr>
      </w:pPr>
      <w:r w:rsidRPr="004B42DC">
        <w:rPr>
          <w:rFonts w:cs="Times New Roman"/>
          <w:noProof/>
          <w:sz w:val="18"/>
        </w:rPr>
        <w:t>[11]</w:t>
      </w:r>
      <w:r w:rsidR="00C4788C">
        <w:rPr>
          <w:rFonts w:cs="Times New Roman"/>
          <w:noProof/>
          <w:sz w:val="18"/>
        </w:rPr>
        <w:t xml:space="preserve"> </w:t>
      </w:r>
      <w:r w:rsidRPr="004B42DC">
        <w:rPr>
          <w:rFonts w:cs="Times New Roman"/>
          <w:noProof/>
          <w:sz w:val="18"/>
        </w:rPr>
        <w:t>Uptime Institute. Uptime Institute Annual Report : Data Center Density. 2011.</w:t>
      </w:r>
    </w:p>
    <w:p w14:paraId="6AFDD803" w14:textId="77777777" w:rsidR="00C4788C" w:rsidRDefault="00C4788C" w:rsidP="00C4788C">
      <w:pPr>
        <w:widowControl w:val="0"/>
        <w:autoSpaceDE w:val="0"/>
        <w:autoSpaceDN w:val="0"/>
        <w:adjustRightInd w:val="0"/>
        <w:rPr>
          <w:rFonts w:cs="Times New Roman"/>
          <w:noProof/>
          <w:sz w:val="18"/>
        </w:rPr>
      </w:pPr>
    </w:p>
    <w:p w14:paraId="68C8B056" w14:textId="7592D90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2] </w:t>
      </w:r>
      <w:r w:rsidR="004B42DC" w:rsidRPr="004B42DC">
        <w:rPr>
          <w:rFonts w:cs="Times New Roman"/>
          <w:noProof/>
          <w:sz w:val="18"/>
        </w:rPr>
        <w:t>Callaway DS. Tapping the energy storage potential in electric loads to deliver load following and regulation, with application to wind energy. Energy Convers Manag 2009;50:1389–400. doi:10.1016/j.enconman.2008.12.012.</w:t>
      </w:r>
    </w:p>
    <w:p w14:paraId="2754E7D9" w14:textId="77777777" w:rsidR="00C4788C" w:rsidRDefault="00C4788C" w:rsidP="00C4788C">
      <w:pPr>
        <w:widowControl w:val="0"/>
        <w:autoSpaceDE w:val="0"/>
        <w:autoSpaceDN w:val="0"/>
        <w:adjustRightInd w:val="0"/>
        <w:rPr>
          <w:rFonts w:cs="Times New Roman"/>
          <w:noProof/>
          <w:sz w:val="18"/>
        </w:rPr>
      </w:pPr>
    </w:p>
    <w:p w14:paraId="7621B060" w14:textId="3ACEC4D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3] </w:t>
      </w:r>
      <w:r w:rsidR="004B42DC" w:rsidRPr="004B42DC">
        <w:rPr>
          <w:rFonts w:cs="Times New Roman"/>
          <w:noProof/>
          <w:sz w:val="18"/>
        </w:rPr>
        <w:t>Mortensen RE. A stochastic computer model for heating and cooling loads. IEEE Trans Power Syst 1988;3:1213–9.</w:t>
      </w:r>
    </w:p>
    <w:p w14:paraId="7F4F33F0" w14:textId="77777777" w:rsidR="00C4788C" w:rsidRDefault="00C4788C" w:rsidP="00C4788C">
      <w:pPr>
        <w:widowControl w:val="0"/>
        <w:autoSpaceDE w:val="0"/>
        <w:autoSpaceDN w:val="0"/>
        <w:adjustRightInd w:val="0"/>
        <w:rPr>
          <w:rFonts w:cs="Times New Roman"/>
          <w:noProof/>
          <w:sz w:val="18"/>
        </w:rPr>
      </w:pPr>
    </w:p>
    <w:p w14:paraId="05784A9D" w14:textId="2B137403"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4] </w:t>
      </w:r>
      <w:r w:rsidR="004B42DC" w:rsidRPr="004B42DC">
        <w:rPr>
          <w:rFonts w:cs="Times New Roman"/>
          <w:noProof/>
          <w:sz w:val="18"/>
        </w:rPr>
        <w:t>ClimateMaster. Tranquility Compact Belt Drive (TC) Series Submittal Data. 2017.</w:t>
      </w:r>
    </w:p>
    <w:p w14:paraId="1C8882AA" w14:textId="77777777" w:rsidR="00C4788C" w:rsidRDefault="00C4788C" w:rsidP="00C4788C">
      <w:pPr>
        <w:widowControl w:val="0"/>
        <w:autoSpaceDE w:val="0"/>
        <w:autoSpaceDN w:val="0"/>
        <w:adjustRightInd w:val="0"/>
        <w:rPr>
          <w:rFonts w:cs="Times New Roman"/>
          <w:noProof/>
          <w:sz w:val="18"/>
        </w:rPr>
      </w:pPr>
    </w:p>
    <w:p w14:paraId="72D326B3" w14:textId="2373896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5] </w:t>
      </w:r>
      <w:r w:rsidR="004B42DC" w:rsidRPr="004B42DC">
        <w:rPr>
          <w:rFonts w:cs="Times New Roman"/>
          <w:noProof/>
          <w:sz w:val="18"/>
        </w:rPr>
        <w:t>Zurmuhl DP, Lukawski MZ, Aguirre GA, Schnaars GP, Beckers KF, Anderson CL, et al. Hybrid Geothermal Heat Pumps for Cooling Telecommunications Data Centers. Proc. 43rd Work. Geotherm. Reserv. Eng. Stanford Univ., Stanford, CA, USA: 2018, p. 1–11.</w:t>
      </w:r>
    </w:p>
    <w:p w14:paraId="3C096CA1" w14:textId="77777777" w:rsidR="00C4788C" w:rsidRDefault="00C4788C" w:rsidP="00C4788C">
      <w:pPr>
        <w:widowControl w:val="0"/>
        <w:autoSpaceDE w:val="0"/>
        <w:autoSpaceDN w:val="0"/>
        <w:adjustRightInd w:val="0"/>
        <w:rPr>
          <w:rFonts w:cs="Times New Roman"/>
          <w:noProof/>
          <w:sz w:val="18"/>
        </w:rPr>
      </w:pPr>
    </w:p>
    <w:p w14:paraId="29808DAD" w14:textId="1583F482" w:rsidR="004B42DC" w:rsidRPr="004B42DC" w:rsidRDefault="00C4788C" w:rsidP="00C4788C">
      <w:pPr>
        <w:widowControl w:val="0"/>
        <w:autoSpaceDE w:val="0"/>
        <w:autoSpaceDN w:val="0"/>
        <w:adjustRightInd w:val="0"/>
        <w:rPr>
          <w:rFonts w:cs="Times New Roman"/>
          <w:noProof/>
          <w:sz w:val="18"/>
        </w:rPr>
      </w:pPr>
      <w:r>
        <w:rPr>
          <w:rFonts w:cs="Times New Roman"/>
          <w:noProof/>
          <w:sz w:val="18"/>
        </w:rPr>
        <w:lastRenderedPageBreak/>
        <w:t xml:space="preserve">[16] </w:t>
      </w:r>
      <w:r w:rsidR="004B42DC" w:rsidRPr="004B42DC">
        <w:rPr>
          <w:rFonts w:cs="Times New Roman"/>
          <w:noProof/>
          <w:sz w:val="18"/>
        </w:rPr>
        <w:t>ASHRAE. Data Center Power Equipment Thermal Guidelines and Best Practices. 2016.</w:t>
      </w:r>
    </w:p>
    <w:p w14:paraId="50993128" w14:textId="77777777" w:rsidR="00C4788C" w:rsidRDefault="00C4788C" w:rsidP="00C4788C">
      <w:pPr>
        <w:widowControl w:val="0"/>
        <w:autoSpaceDE w:val="0"/>
        <w:autoSpaceDN w:val="0"/>
        <w:adjustRightInd w:val="0"/>
        <w:rPr>
          <w:rFonts w:cs="Times New Roman"/>
          <w:noProof/>
          <w:sz w:val="18"/>
        </w:rPr>
      </w:pPr>
    </w:p>
    <w:p w14:paraId="43C7E802" w14:textId="1C78C66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7] </w:t>
      </w:r>
      <w:r w:rsidR="004B42DC" w:rsidRPr="004B42DC">
        <w:rPr>
          <w:rFonts w:cs="Times New Roman"/>
          <w:noProof/>
          <w:sz w:val="18"/>
        </w:rPr>
        <w:t>ASHRAE. ANSI/ASHRAE Standard 90.4-2016: Energy Standard for Data Centers. 2016.</w:t>
      </w:r>
    </w:p>
    <w:p w14:paraId="1FFFAF1D" w14:textId="77777777" w:rsidR="00C4788C" w:rsidRDefault="00C4788C" w:rsidP="00C4788C">
      <w:pPr>
        <w:widowControl w:val="0"/>
        <w:autoSpaceDE w:val="0"/>
        <w:autoSpaceDN w:val="0"/>
        <w:adjustRightInd w:val="0"/>
        <w:rPr>
          <w:rFonts w:cs="Times New Roman"/>
          <w:noProof/>
          <w:sz w:val="18"/>
        </w:rPr>
      </w:pPr>
    </w:p>
    <w:p w14:paraId="671C7D79" w14:textId="7E3EE08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8] </w:t>
      </w:r>
      <w:r w:rsidR="004B42DC" w:rsidRPr="004B42DC">
        <w:rPr>
          <w:rFonts w:cs="Times New Roman"/>
          <w:noProof/>
          <w:sz w:val="18"/>
        </w:rPr>
        <w:t>Oracle. Chapter 2: Environmental Requirements. Site Plan. Guid. Sun Servers, 2006.</w:t>
      </w:r>
    </w:p>
    <w:p w14:paraId="2EEDAE5F" w14:textId="77777777" w:rsidR="00C4788C" w:rsidRDefault="00C4788C" w:rsidP="00C4788C">
      <w:pPr>
        <w:widowControl w:val="0"/>
        <w:autoSpaceDE w:val="0"/>
        <w:autoSpaceDN w:val="0"/>
        <w:adjustRightInd w:val="0"/>
        <w:rPr>
          <w:rFonts w:cs="Times New Roman"/>
          <w:noProof/>
          <w:sz w:val="18"/>
        </w:rPr>
      </w:pPr>
    </w:p>
    <w:p w14:paraId="4B06889D" w14:textId="45FB18F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9] </w:t>
      </w:r>
      <w:r w:rsidR="004B42DC" w:rsidRPr="004B42DC">
        <w:rPr>
          <w:rFonts w:cs="Times New Roman"/>
          <w:noProof/>
          <w:sz w:val="18"/>
        </w:rPr>
        <w:t>ERCOT. ERCOT Four Coincident Peak Calculations 2018. http://www.ercot.com/mktinfo/data_agg/4cp (accessed February 22, 2018).</w:t>
      </w:r>
    </w:p>
    <w:p w14:paraId="6F474D3F" w14:textId="77777777" w:rsidR="00C4788C" w:rsidRDefault="00C4788C" w:rsidP="00C4788C">
      <w:pPr>
        <w:widowControl w:val="0"/>
        <w:autoSpaceDE w:val="0"/>
        <w:autoSpaceDN w:val="0"/>
        <w:adjustRightInd w:val="0"/>
        <w:rPr>
          <w:rFonts w:cs="Times New Roman"/>
          <w:noProof/>
          <w:sz w:val="18"/>
        </w:rPr>
      </w:pPr>
    </w:p>
    <w:p w14:paraId="54B3B9F6" w14:textId="29F439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0] </w:t>
      </w:r>
      <w:r w:rsidR="004B42DC" w:rsidRPr="004B42DC">
        <w:rPr>
          <w:rFonts w:cs="Times New Roman"/>
          <w:noProof/>
          <w:sz w:val="18"/>
        </w:rPr>
        <w:t>Northern Electric Cooperative. Understanding Demand &amp; the Monthly Coincident Billing Peak 2018. https://www.northernelectric.coop/demand (accessed March 8, 2018).</w:t>
      </w:r>
    </w:p>
    <w:p w14:paraId="1D6B68D1" w14:textId="77777777" w:rsidR="00C4788C" w:rsidRDefault="00C4788C" w:rsidP="00C4788C">
      <w:pPr>
        <w:widowControl w:val="0"/>
        <w:autoSpaceDE w:val="0"/>
        <w:autoSpaceDN w:val="0"/>
        <w:adjustRightInd w:val="0"/>
        <w:rPr>
          <w:rFonts w:cs="Times New Roman"/>
          <w:noProof/>
          <w:sz w:val="18"/>
        </w:rPr>
      </w:pPr>
    </w:p>
    <w:p w14:paraId="0DF204C9" w14:textId="6281270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1] </w:t>
      </w:r>
      <w:r w:rsidR="004B42DC" w:rsidRPr="004B42DC">
        <w:rPr>
          <w:rFonts w:cs="Times New Roman"/>
          <w:noProof/>
          <w:sz w:val="18"/>
        </w:rPr>
        <w:t>Raish C. Analysis of Load Reductions Associated with 4-CP Transmission Charges in ERCOT. Demand Side Work Gr Present 2016. http://www.ercot.com/content/wcm/key_documents_lists/87090/DSWG_4CP_Analysis_Raish.pptx (accessed February 23, 2017).</w:t>
      </w:r>
    </w:p>
    <w:p w14:paraId="3CA0E860" w14:textId="77777777" w:rsidR="00C4788C" w:rsidRDefault="00C4788C" w:rsidP="00C4788C">
      <w:pPr>
        <w:widowControl w:val="0"/>
        <w:autoSpaceDE w:val="0"/>
        <w:autoSpaceDN w:val="0"/>
        <w:adjustRightInd w:val="0"/>
        <w:rPr>
          <w:rFonts w:cs="Times New Roman"/>
          <w:noProof/>
          <w:sz w:val="18"/>
        </w:rPr>
      </w:pPr>
    </w:p>
    <w:p w14:paraId="18AE5482" w14:textId="763E5EC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2] </w:t>
      </w:r>
      <w:r w:rsidR="004B42DC" w:rsidRPr="004B42DC">
        <w:rPr>
          <w:rFonts w:cs="Times New Roman"/>
          <w:noProof/>
          <w:sz w:val="18"/>
        </w:rPr>
        <w:t>Public Utility Commission of Texas. Comparison of Utilities’ Generic Generic Transmission and Distribution Rates. Updated: September 1, 2017 2017. http://www.puc.texas.gov/industry/electric/rates/Trans/TDGeneric%0ARateSummary.pdf, (accessed February 15, 2018).</w:t>
      </w:r>
    </w:p>
    <w:p w14:paraId="03FF8B89" w14:textId="77777777" w:rsidR="00C4788C" w:rsidRDefault="00C4788C" w:rsidP="00C4788C">
      <w:pPr>
        <w:widowControl w:val="0"/>
        <w:autoSpaceDE w:val="0"/>
        <w:autoSpaceDN w:val="0"/>
        <w:adjustRightInd w:val="0"/>
        <w:rPr>
          <w:rFonts w:cs="Times New Roman"/>
          <w:noProof/>
          <w:sz w:val="18"/>
        </w:rPr>
      </w:pPr>
    </w:p>
    <w:p w14:paraId="72ECCF9F" w14:textId="16F6BA3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3] </w:t>
      </w:r>
      <w:r w:rsidR="004B42DC" w:rsidRPr="004B42DC">
        <w:rPr>
          <w:rFonts w:cs="Times New Roman"/>
          <w:noProof/>
          <w:sz w:val="18"/>
        </w:rPr>
        <w:t>Raish C, Turns L. ERCOT Impact Analysis of IDR Threshold Requirements. 2004.</w:t>
      </w:r>
    </w:p>
    <w:p w14:paraId="7D98C661" w14:textId="77777777" w:rsidR="00C4788C" w:rsidRDefault="00C4788C" w:rsidP="00C4788C">
      <w:pPr>
        <w:widowControl w:val="0"/>
        <w:autoSpaceDE w:val="0"/>
        <w:autoSpaceDN w:val="0"/>
        <w:adjustRightInd w:val="0"/>
        <w:rPr>
          <w:rFonts w:cs="Times New Roman"/>
          <w:noProof/>
          <w:sz w:val="18"/>
        </w:rPr>
      </w:pPr>
    </w:p>
    <w:p w14:paraId="01E60326" w14:textId="3223478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4] </w:t>
      </w:r>
      <w:r w:rsidR="004B42DC" w:rsidRPr="004B42DC">
        <w:rPr>
          <w:rFonts w:cs="Times New Roman"/>
          <w:noProof/>
          <w:sz w:val="18"/>
        </w:rPr>
        <w:t>ERCOT. Historical real time marginal load zone and hub prices 2018. http://www.ercot.com/mktinfo/prices (accessed March 1, 2018).</w:t>
      </w:r>
    </w:p>
    <w:p w14:paraId="68FF7F9B" w14:textId="77777777" w:rsidR="00C4788C" w:rsidRDefault="00C4788C" w:rsidP="00C4788C">
      <w:pPr>
        <w:widowControl w:val="0"/>
        <w:autoSpaceDE w:val="0"/>
        <w:autoSpaceDN w:val="0"/>
        <w:adjustRightInd w:val="0"/>
        <w:rPr>
          <w:rFonts w:cs="Times New Roman"/>
          <w:noProof/>
          <w:sz w:val="18"/>
        </w:rPr>
      </w:pPr>
    </w:p>
    <w:p w14:paraId="701369FF" w14:textId="2DD721C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5] </w:t>
      </w:r>
      <w:r w:rsidR="004B42DC" w:rsidRPr="004B42DC">
        <w:rPr>
          <w:rFonts w:cs="Times New Roman"/>
          <w:noProof/>
          <w:sz w:val="18"/>
        </w:rPr>
        <w:t>NOAA. Local Climatological Data, National Oceanic and Atmospheric Administration 2017. https://www.ncdc.noaa.gov/cdo-web/datatools/lcd (accessed February 15, 2018).</w:t>
      </w:r>
    </w:p>
    <w:p w14:paraId="2CCF4DA1" w14:textId="77777777" w:rsidR="00C4788C" w:rsidRDefault="00C4788C" w:rsidP="00C4788C">
      <w:pPr>
        <w:widowControl w:val="0"/>
        <w:autoSpaceDE w:val="0"/>
        <w:autoSpaceDN w:val="0"/>
        <w:adjustRightInd w:val="0"/>
        <w:rPr>
          <w:rFonts w:cs="Times New Roman"/>
          <w:noProof/>
          <w:sz w:val="18"/>
        </w:rPr>
      </w:pPr>
    </w:p>
    <w:p w14:paraId="33D64763" w14:textId="79938B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6] </w:t>
      </w:r>
      <w:r w:rsidR="004B42DC" w:rsidRPr="004B42DC">
        <w:rPr>
          <w:rFonts w:cs="Times New Roman"/>
          <w:noProof/>
          <w:sz w:val="18"/>
        </w:rPr>
        <w:t>Rasmussen N. The Different Types of Air Distribution for IT Environments. 2017.</w:t>
      </w:r>
    </w:p>
    <w:p w14:paraId="27E1D7AE" w14:textId="77777777" w:rsidR="00C4788C" w:rsidRDefault="00C4788C" w:rsidP="00C4788C">
      <w:pPr>
        <w:widowControl w:val="0"/>
        <w:autoSpaceDE w:val="0"/>
        <w:autoSpaceDN w:val="0"/>
        <w:adjustRightInd w:val="0"/>
        <w:rPr>
          <w:rFonts w:cs="Times New Roman"/>
          <w:noProof/>
          <w:sz w:val="18"/>
        </w:rPr>
      </w:pPr>
    </w:p>
    <w:p w14:paraId="6BE8350E" w14:textId="1E1BFEE9" w:rsidR="00B7412C" w:rsidRPr="00C72D19" w:rsidRDefault="00C4788C" w:rsidP="00C4788C">
      <w:pPr>
        <w:widowControl w:val="0"/>
        <w:autoSpaceDE w:val="0"/>
        <w:autoSpaceDN w:val="0"/>
        <w:adjustRightInd w:val="0"/>
      </w:pPr>
      <w:r>
        <w:rPr>
          <w:rFonts w:cs="Times New Roman"/>
          <w:noProof/>
          <w:sz w:val="18"/>
        </w:rPr>
        <w:t xml:space="preserve">[27] </w:t>
      </w:r>
      <w:r w:rsidR="004B42DC" w:rsidRPr="004B42DC">
        <w:rPr>
          <w:rFonts w:cs="Times New Roman"/>
          <w:noProof/>
          <w:sz w:val="18"/>
        </w:rPr>
        <w:t>Lin P, Zhang S, VanGilder J. Data Center Temperature Rise During a Cooling System Outage. 2014.</w:t>
      </w:r>
      <w:r w:rsidR="00B638E0"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 Anderson" w:date="2018-09-19T06:14:00Z" w:initials="CA">
    <w:p w14:paraId="32C560A6" w14:textId="484AE9BF" w:rsidR="009D1F10" w:rsidRDefault="009D1F10">
      <w:pPr>
        <w:pStyle w:val="CommentText"/>
      </w:pPr>
      <w:r>
        <w:rPr>
          <w:rStyle w:val="CommentReference"/>
        </w:rPr>
        <w:annotationRef/>
      </w:r>
      <w:r>
        <w:t xml:space="preserve">Can we add something here to summarize what has been done in the literature? Just to address the comment that there is a large body of literature addressing this issue – highlight what is new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C560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560A6" w16cid:durableId="1F4C67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 Anderson">
    <w15:presenceInfo w15:providerId="Windows Live" w15:userId="718dd176-f375-4c1d-83ed-714f207f2f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6"/>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570"/>
    <w:rsid w:val="0001776E"/>
    <w:rsid w:val="00033811"/>
    <w:rsid w:val="000B5DAF"/>
    <w:rsid w:val="000B6B22"/>
    <w:rsid w:val="000F3743"/>
    <w:rsid w:val="00173067"/>
    <w:rsid w:val="001B1D04"/>
    <w:rsid w:val="001C4394"/>
    <w:rsid w:val="001C6519"/>
    <w:rsid w:val="0023211D"/>
    <w:rsid w:val="0026238A"/>
    <w:rsid w:val="002714AC"/>
    <w:rsid w:val="002741BE"/>
    <w:rsid w:val="00292D65"/>
    <w:rsid w:val="002B36EF"/>
    <w:rsid w:val="002B385A"/>
    <w:rsid w:val="004220DA"/>
    <w:rsid w:val="00446994"/>
    <w:rsid w:val="00492822"/>
    <w:rsid w:val="004B42DC"/>
    <w:rsid w:val="004C0420"/>
    <w:rsid w:val="005228F8"/>
    <w:rsid w:val="005506DD"/>
    <w:rsid w:val="005631C2"/>
    <w:rsid w:val="005A5833"/>
    <w:rsid w:val="005A601F"/>
    <w:rsid w:val="005E7CB5"/>
    <w:rsid w:val="005F0109"/>
    <w:rsid w:val="00613019"/>
    <w:rsid w:val="0061372F"/>
    <w:rsid w:val="006D7D20"/>
    <w:rsid w:val="006E2962"/>
    <w:rsid w:val="00707ED7"/>
    <w:rsid w:val="00725334"/>
    <w:rsid w:val="007326B3"/>
    <w:rsid w:val="00750E5B"/>
    <w:rsid w:val="00766130"/>
    <w:rsid w:val="00773451"/>
    <w:rsid w:val="007A790E"/>
    <w:rsid w:val="007B6651"/>
    <w:rsid w:val="007C7D6A"/>
    <w:rsid w:val="007E3F11"/>
    <w:rsid w:val="00810B2C"/>
    <w:rsid w:val="008408F3"/>
    <w:rsid w:val="00844E16"/>
    <w:rsid w:val="00872541"/>
    <w:rsid w:val="00884ABD"/>
    <w:rsid w:val="008B5CF0"/>
    <w:rsid w:val="008D2608"/>
    <w:rsid w:val="0091217F"/>
    <w:rsid w:val="009128DF"/>
    <w:rsid w:val="00963739"/>
    <w:rsid w:val="00983D47"/>
    <w:rsid w:val="009935D0"/>
    <w:rsid w:val="009A7F8A"/>
    <w:rsid w:val="009D1F10"/>
    <w:rsid w:val="009D5A6B"/>
    <w:rsid w:val="00A030CC"/>
    <w:rsid w:val="00A16409"/>
    <w:rsid w:val="00A51987"/>
    <w:rsid w:val="00A65280"/>
    <w:rsid w:val="00A714F9"/>
    <w:rsid w:val="00A74570"/>
    <w:rsid w:val="00AB1B6C"/>
    <w:rsid w:val="00B3290E"/>
    <w:rsid w:val="00B44B2A"/>
    <w:rsid w:val="00B4652E"/>
    <w:rsid w:val="00B638E0"/>
    <w:rsid w:val="00B70835"/>
    <w:rsid w:val="00B7412C"/>
    <w:rsid w:val="00BE2931"/>
    <w:rsid w:val="00BF5574"/>
    <w:rsid w:val="00C27B36"/>
    <w:rsid w:val="00C4788C"/>
    <w:rsid w:val="00D25E6F"/>
    <w:rsid w:val="00D9504E"/>
    <w:rsid w:val="00DE6F71"/>
    <w:rsid w:val="00DF3089"/>
    <w:rsid w:val="00DF4762"/>
    <w:rsid w:val="00E0547F"/>
    <w:rsid w:val="00E915D5"/>
    <w:rsid w:val="00F04167"/>
    <w:rsid w:val="00F05879"/>
    <w:rsid w:val="00F1773A"/>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QuickStyle" Target="diagrams/quickStyle1.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pt>
    <dgm:pt modelId="{F392D8CD-0A52-488E-85BB-DE148B83A17F}" type="pres">
      <dgm:prSet presAssocID="{D66ECEF9-2C8E-47D2-B140-248E24817E81}" presName="sibTrans" presStyleLbl="sibTrans2D1" presStyleIdx="0" presStyleCnt="5" custScaleX="110447"/>
      <dgm:spPr/>
    </dgm:pt>
    <dgm:pt modelId="{DF3E6AAB-BFF7-4C61-B9E0-F9CD60388893}" type="pres">
      <dgm:prSet presAssocID="{D66ECEF9-2C8E-47D2-B140-248E24817E81}" presName="connectorText" presStyleLbl="sibTrans2D1" presStyleIdx="0" presStyleCnt="5"/>
      <dgm:spPr/>
    </dgm:pt>
    <dgm:pt modelId="{512708C9-1107-4132-98A7-4EBB3C4A8E24}" type="pres">
      <dgm:prSet presAssocID="{4100C01E-53E6-42AD-8C7F-D519A700E127}" presName="node" presStyleLbl="node1" presStyleIdx="1" presStyleCnt="6" custScaleX="110447">
        <dgm:presLayoutVars>
          <dgm:bulletEnabled val="1"/>
        </dgm:presLayoutVars>
      </dgm:prSet>
      <dgm:spPr/>
    </dgm:pt>
    <dgm:pt modelId="{B0610C4B-3036-42A6-9EC3-03CE7A4BD422}" type="pres">
      <dgm:prSet presAssocID="{1DB1F19A-118E-4E1C-BC31-22CCC03DC506}" presName="sibTrans" presStyleLbl="sibTrans2D1" presStyleIdx="1" presStyleCnt="5" custScaleX="110447"/>
      <dgm:spPr/>
    </dgm:pt>
    <dgm:pt modelId="{288FB219-151E-4191-8F0B-97D4B1923ED4}" type="pres">
      <dgm:prSet presAssocID="{1DB1F19A-118E-4E1C-BC31-22CCC03DC506}" presName="connectorText" presStyleLbl="sibTrans2D1" presStyleIdx="1" presStyleCnt="5"/>
      <dgm:spPr/>
    </dgm:pt>
    <dgm:pt modelId="{877B7CB4-246D-4DD4-9AAA-D4C2C8DEC9C3}" type="pres">
      <dgm:prSet presAssocID="{7902E79B-7A3A-455B-9703-5767D7BDEA28}" presName="node" presStyleLbl="node1" presStyleIdx="2" presStyleCnt="6" custScaleX="110447">
        <dgm:presLayoutVars>
          <dgm:bulletEnabled val="1"/>
        </dgm:presLayoutVars>
      </dgm:prSet>
      <dgm:spPr/>
    </dgm:pt>
    <dgm:pt modelId="{A0B110F9-C025-4D5D-B2EA-893E46309400}" type="pres">
      <dgm:prSet presAssocID="{3188473B-1E03-4995-8433-024CB97D2390}" presName="sibTrans" presStyleLbl="sibTrans2D1" presStyleIdx="2" presStyleCnt="5" custScaleX="110447"/>
      <dgm:spPr/>
    </dgm:pt>
    <dgm:pt modelId="{D30CF5CC-5F9E-4FDB-B317-26177ACB03C1}" type="pres">
      <dgm:prSet presAssocID="{3188473B-1E03-4995-8433-024CB97D2390}" presName="connectorText" presStyleLbl="sibTrans2D1" presStyleIdx="2" presStyleCnt="5"/>
      <dgm:spPr/>
    </dgm:pt>
    <dgm:pt modelId="{B50FBCCE-A64C-4543-A079-58F5A18BFC4B}" type="pres">
      <dgm:prSet presAssocID="{62FF7668-7920-4BCC-997C-7D6044A33C68}" presName="node" presStyleLbl="node1" presStyleIdx="3" presStyleCnt="6" custScaleX="110447">
        <dgm:presLayoutVars>
          <dgm:bulletEnabled val="1"/>
        </dgm:presLayoutVars>
      </dgm:prSet>
      <dgm:spPr/>
    </dgm:pt>
    <dgm:pt modelId="{352924A8-9CF2-413C-BFF0-A1E7A96FCB1B}" type="pres">
      <dgm:prSet presAssocID="{22A26498-0819-40A5-B8EE-7F3DCE12CDED}" presName="sibTrans" presStyleLbl="sibTrans2D1" presStyleIdx="3" presStyleCnt="5" custScaleX="110447"/>
      <dgm:spPr/>
    </dgm:pt>
    <dgm:pt modelId="{D95FD9A1-3EE8-4127-A9D9-D12B77435646}" type="pres">
      <dgm:prSet presAssocID="{22A26498-0819-40A5-B8EE-7F3DCE12CDED}" presName="connectorText" presStyleLbl="sibTrans2D1" presStyleIdx="3" presStyleCnt="5"/>
      <dgm:spPr/>
    </dgm:pt>
    <dgm:pt modelId="{573591A0-018C-44CC-937D-273DC7EACCB9}" type="pres">
      <dgm:prSet presAssocID="{C2F2B08E-EB5C-4655-B327-A933BE36FB63}" presName="node" presStyleLbl="node1" presStyleIdx="4" presStyleCnt="6" custScaleX="110447">
        <dgm:presLayoutVars>
          <dgm:bulletEnabled val="1"/>
        </dgm:presLayoutVars>
      </dgm:prSet>
      <dgm:spPr/>
    </dgm:pt>
    <dgm:pt modelId="{5C1D3419-A143-4B84-82A1-FAFB4A339D18}" type="pres">
      <dgm:prSet presAssocID="{546F0B3C-1054-4AD3-BC06-9B55E8D56E6E}" presName="sibTrans" presStyleLbl="sibTrans2D1" presStyleIdx="4" presStyleCnt="5" custScaleX="110447"/>
      <dgm:spPr/>
    </dgm:pt>
    <dgm:pt modelId="{CEEFF0C7-81F6-4CB0-8591-3D3D1F1B2E6B}" type="pres">
      <dgm:prSet presAssocID="{546F0B3C-1054-4AD3-BC06-9B55E8D56E6E}" presName="connectorText" presStyleLbl="sibTrans2D1" presStyleIdx="4" presStyleCnt="5"/>
      <dgm:spPr/>
    </dgm:pt>
    <dgm:pt modelId="{4E00ADCD-7DF7-4759-A64F-1964CA8E6820}" type="pres">
      <dgm:prSet presAssocID="{14D31487-6496-441B-AF04-29966D47363F}" presName="node" presStyleLbl="node1" presStyleIdx="5" presStyleCnt="6" custScaleX="110447">
        <dgm:presLayoutVars>
          <dgm:bulletEnabled val="1"/>
        </dgm:presLayoutVars>
      </dgm:prSet>
      <dgm:spPr/>
    </dgm:pt>
  </dgm:ptLst>
  <dgm:cxnLst>
    <dgm:cxn modelId="{8C8BD411-72B6-4BAD-8D66-0D8CAD8CBE8B}" type="presOf" srcId="{22A26498-0819-40A5-B8EE-7F3DCE12CDED}" destId="{D95FD9A1-3EE8-4127-A9D9-D12B77435646}" srcOrd="1" destOrd="0" presId="urn:microsoft.com/office/officeart/2005/8/layout/process2"/>
    <dgm:cxn modelId="{4FE89212-EB6E-4B1A-9A25-9F178A112F86}" type="presOf" srcId="{62FF7668-7920-4BCC-997C-7D6044A33C68}" destId="{B50FBCCE-A64C-4543-A079-58F5A18BFC4B}" srcOrd="0"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D611718-E86A-4086-A03C-F6AA0C6EE3C0}" srcId="{B8269897-B6DD-49BB-97AB-4F8176A6255C}" destId="{790FB179-FF95-4FFD-A612-73A9A04D48E2}" srcOrd="0" destOrd="0" parTransId="{E53C74E9-B56D-4156-A608-51CA82DE1BBD}" sibTransId="{D66ECEF9-2C8E-47D2-B140-248E24817E81}"/>
    <dgm:cxn modelId="{9238B81C-C24F-47D3-9C8E-67116108EB97}" type="presOf" srcId="{546F0B3C-1054-4AD3-BC06-9B55E8D56E6E}" destId="{CEEFF0C7-81F6-4CB0-8591-3D3D1F1B2E6B}" srcOrd="1" destOrd="0" presId="urn:microsoft.com/office/officeart/2005/8/layout/process2"/>
    <dgm:cxn modelId="{44ECA81E-A21C-4F52-AD44-FDC82583B009}" type="presOf" srcId="{3188473B-1E03-4995-8433-024CB97D2390}" destId="{D30CF5CC-5F9E-4FDB-B317-26177ACB03C1}" srcOrd="1" destOrd="0" presId="urn:microsoft.com/office/officeart/2005/8/layout/process2"/>
    <dgm:cxn modelId="{018DF920-DB61-4068-8F05-384EA3233073}" type="presOf" srcId="{1DB1F19A-118E-4E1C-BC31-22CCC03DC506}" destId="{B0610C4B-3036-42A6-9EC3-03CE7A4BD422}" srcOrd="0" destOrd="0" presId="urn:microsoft.com/office/officeart/2005/8/layout/process2"/>
    <dgm:cxn modelId="{C27CCF34-8064-4990-A869-733898926B38}" type="presOf" srcId="{4100C01E-53E6-42AD-8C7F-D519A700E127}" destId="{512708C9-1107-4132-98A7-4EBB3C4A8E24}" srcOrd="0" destOrd="0" presId="urn:microsoft.com/office/officeart/2005/8/layout/process2"/>
    <dgm:cxn modelId="{4502903D-901E-43D8-9566-8709D79AF00C}" type="presOf" srcId="{C2F2B08E-EB5C-4655-B327-A933BE36FB63}" destId="{573591A0-018C-44CC-937D-273DC7EACCB9}" srcOrd="0" destOrd="0" presId="urn:microsoft.com/office/officeart/2005/8/layout/process2"/>
    <dgm:cxn modelId="{CF05BC51-C4B4-40D8-926B-3A79FA76614D}" type="presOf" srcId="{3188473B-1E03-4995-8433-024CB97D2390}" destId="{A0B110F9-C025-4D5D-B2EA-893E46309400}" srcOrd="0" destOrd="0" presId="urn:microsoft.com/office/officeart/2005/8/layout/process2"/>
    <dgm:cxn modelId="{F1040A5C-C866-4C87-95FE-3C14B31EE9F7}" type="presOf" srcId="{D66ECEF9-2C8E-47D2-B140-248E24817E81}" destId="{F392D8CD-0A52-488E-85BB-DE148B83A17F}"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967F8D9E-FC3F-4ED2-889D-723174445F32}" type="presOf" srcId="{546F0B3C-1054-4AD3-BC06-9B55E8D56E6E}" destId="{5C1D3419-A143-4B84-82A1-FAFB4A339D18}" srcOrd="0" destOrd="0" presId="urn:microsoft.com/office/officeart/2005/8/layout/process2"/>
    <dgm:cxn modelId="{0D13C5A9-C877-4603-B158-E0A01899B593}" type="presOf" srcId="{14D31487-6496-441B-AF04-29966D47363F}" destId="{4E00ADCD-7DF7-4759-A64F-1964CA8E6820}" srcOrd="0" destOrd="0" presId="urn:microsoft.com/office/officeart/2005/8/layout/process2"/>
    <dgm:cxn modelId="{AA49EDBB-3BF7-4604-9101-B8ED0400AAF9}" type="presOf" srcId="{1DB1F19A-118E-4E1C-BC31-22CCC03DC506}" destId="{288FB219-151E-4191-8F0B-97D4B1923ED4}" srcOrd="1" destOrd="0" presId="urn:microsoft.com/office/officeart/2005/8/layout/process2"/>
    <dgm:cxn modelId="{084C8FC7-886C-47D8-A027-FF30F96DA1E5}" type="presOf" srcId="{B8269897-B6DD-49BB-97AB-4F8176A6255C}" destId="{74D4FD08-2E45-42BE-9514-CA09BB66A0EE}" srcOrd="0"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345AAEE2-5DAD-4F34-85FD-AC5861108AC8}" type="presOf" srcId="{D66ECEF9-2C8E-47D2-B140-248E24817E81}" destId="{DF3E6AAB-BFF7-4C61-B9E0-F9CD60388893}" srcOrd="1" destOrd="0" presId="urn:microsoft.com/office/officeart/2005/8/layout/process2"/>
    <dgm:cxn modelId="{F91307E4-4A2A-493A-A423-3D95DB2EFD1E}" type="presOf" srcId="{22A26498-0819-40A5-B8EE-7F3DCE12CDED}" destId="{352924A8-9CF2-413C-BFF0-A1E7A96FCB1B}" srcOrd="0"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924371F8-9ECC-4F40-8B50-E391069871CE}" srcId="{B8269897-B6DD-49BB-97AB-4F8176A6255C}" destId="{4100C01E-53E6-42AD-8C7F-D519A700E127}" srcOrd="1" destOrd="0" parTransId="{18CDC141-8F3C-449F-8137-7C2F1C852D9B}" sibTransId="{1DB1F19A-118E-4E1C-BC31-22CCC03DC506}"/>
    <dgm:cxn modelId="{270111F9-35E0-4B1D-9705-43908BDE229A}" type="presOf" srcId="{7902E79B-7A3A-455B-9703-5767D7BDEA28}" destId="{877B7CB4-246D-4DD4-9AAA-D4C2C8DEC9C3}" srcOrd="0" destOrd="0" presId="urn:microsoft.com/office/officeart/2005/8/layout/process2"/>
    <dgm:cxn modelId="{D15ADBFF-9A87-4010-BEB0-9764EF0B33D7}" type="presOf" srcId="{790FB179-FF95-4FFD-A612-73A9A04D48E2}" destId="{24CB1D0F-7AB1-4EC8-9AD1-531B46B2E25F}" srcOrd="0" destOrd="0" presId="urn:microsoft.com/office/officeart/2005/8/layout/process2"/>
    <dgm:cxn modelId="{9B94C261-E643-44D6-9F69-B3121EE8CB3B}" type="presParOf" srcId="{74D4FD08-2E45-42BE-9514-CA09BB66A0EE}" destId="{24CB1D0F-7AB1-4EC8-9AD1-531B46B2E25F}" srcOrd="0" destOrd="0" presId="urn:microsoft.com/office/officeart/2005/8/layout/process2"/>
    <dgm:cxn modelId="{FB6E5F19-509F-44FA-BBBD-C0FB8AFCC28C}" type="presParOf" srcId="{74D4FD08-2E45-42BE-9514-CA09BB66A0EE}" destId="{F392D8CD-0A52-488E-85BB-DE148B83A17F}" srcOrd="1" destOrd="0" presId="urn:microsoft.com/office/officeart/2005/8/layout/process2"/>
    <dgm:cxn modelId="{40FA0F51-F431-4E6D-B85B-55FA942EC941}" type="presParOf" srcId="{F392D8CD-0A52-488E-85BB-DE148B83A17F}" destId="{DF3E6AAB-BFF7-4C61-B9E0-F9CD60388893}" srcOrd="0" destOrd="0" presId="urn:microsoft.com/office/officeart/2005/8/layout/process2"/>
    <dgm:cxn modelId="{5C0A706E-C889-4F09-BFDE-A8EED59358D1}" type="presParOf" srcId="{74D4FD08-2E45-42BE-9514-CA09BB66A0EE}" destId="{512708C9-1107-4132-98A7-4EBB3C4A8E24}" srcOrd="2" destOrd="0" presId="urn:microsoft.com/office/officeart/2005/8/layout/process2"/>
    <dgm:cxn modelId="{A022204B-3556-4A01-98A1-D72EAE5B51F6}" type="presParOf" srcId="{74D4FD08-2E45-42BE-9514-CA09BB66A0EE}" destId="{B0610C4B-3036-42A6-9EC3-03CE7A4BD422}" srcOrd="3" destOrd="0" presId="urn:microsoft.com/office/officeart/2005/8/layout/process2"/>
    <dgm:cxn modelId="{BB047A71-7657-49D8-8EA4-8AA83BD8DEB1}" type="presParOf" srcId="{B0610C4B-3036-42A6-9EC3-03CE7A4BD422}" destId="{288FB219-151E-4191-8F0B-97D4B1923ED4}" srcOrd="0" destOrd="0" presId="urn:microsoft.com/office/officeart/2005/8/layout/process2"/>
    <dgm:cxn modelId="{85F31A9E-2CB6-44FD-B72E-29DC78A59A8D}" type="presParOf" srcId="{74D4FD08-2E45-42BE-9514-CA09BB66A0EE}" destId="{877B7CB4-246D-4DD4-9AAA-D4C2C8DEC9C3}" srcOrd="4" destOrd="0" presId="urn:microsoft.com/office/officeart/2005/8/layout/process2"/>
    <dgm:cxn modelId="{D1A498A0-E0F0-47BE-83AE-06F4711C7C47}" type="presParOf" srcId="{74D4FD08-2E45-42BE-9514-CA09BB66A0EE}" destId="{A0B110F9-C025-4D5D-B2EA-893E46309400}" srcOrd="5" destOrd="0" presId="urn:microsoft.com/office/officeart/2005/8/layout/process2"/>
    <dgm:cxn modelId="{FAFD42EE-6D22-4B86-BA49-E86D8257972A}" type="presParOf" srcId="{A0B110F9-C025-4D5D-B2EA-893E46309400}" destId="{D30CF5CC-5F9E-4FDB-B317-26177ACB03C1}" srcOrd="0" destOrd="0" presId="urn:microsoft.com/office/officeart/2005/8/layout/process2"/>
    <dgm:cxn modelId="{C077585B-9DEF-4DF3-A28A-8C02782778A5}" type="presParOf" srcId="{74D4FD08-2E45-42BE-9514-CA09BB66A0EE}" destId="{B50FBCCE-A64C-4543-A079-58F5A18BFC4B}" srcOrd="6" destOrd="0" presId="urn:microsoft.com/office/officeart/2005/8/layout/process2"/>
    <dgm:cxn modelId="{BA96A0DB-708F-4FAC-8703-85993FE929A0}" type="presParOf" srcId="{74D4FD08-2E45-42BE-9514-CA09BB66A0EE}" destId="{352924A8-9CF2-413C-BFF0-A1E7A96FCB1B}" srcOrd="7" destOrd="0" presId="urn:microsoft.com/office/officeart/2005/8/layout/process2"/>
    <dgm:cxn modelId="{0FDB5F3B-F5B2-4650-A074-E25A03FB0A56}" type="presParOf" srcId="{352924A8-9CF2-413C-BFF0-A1E7A96FCB1B}" destId="{D95FD9A1-3EE8-4127-A9D9-D12B77435646}" srcOrd="0" destOrd="0" presId="urn:microsoft.com/office/officeart/2005/8/layout/process2"/>
    <dgm:cxn modelId="{8F16E70A-337A-4DA5-AF97-35AA64C083DB}" type="presParOf" srcId="{74D4FD08-2E45-42BE-9514-CA09BB66A0EE}" destId="{573591A0-018C-44CC-937D-273DC7EACCB9}" srcOrd="8" destOrd="0" presId="urn:microsoft.com/office/officeart/2005/8/layout/process2"/>
    <dgm:cxn modelId="{09C4208B-BA30-4C66-81BE-499A13AF099E}" type="presParOf" srcId="{74D4FD08-2E45-42BE-9514-CA09BB66A0EE}" destId="{5C1D3419-A143-4B84-82A1-FAFB4A339D18}" srcOrd="9" destOrd="0" presId="urn:microsoft.com/office/officeart/2005/8/layout/process2"/>
    <dgm:cxn modelId="{53E9EAA3-38D8-4B9D-ADCD-B87397A7A01F}" type="presParOf" srcId="{5C1D3419-A143-4B84-82A1-FAFB4A339D18}" destId="{CEEFF0C7-81F6-4CB0-8591-3D3D1F1B2E6B}" srcOrd="0" destOrd="0" presId="urn:microsoft.com/office/officeart/2005/8/layout/process2"/>
    <dgm:cxn modelId="{7D5D04B8-6D6D-45D7-9D28-C1130C4ABBAE}"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C818F4C-6279-0F46-AC76-A8DC34BE5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17638</Words>
  <Characters>100537</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1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2</cp:revision>
  <dcterms:created xsi:type="dcterms:W3CDTF">2018-09-19T10:30:00Z</dcterms:created>
  <dcterms:modified xsi:type="dcterms:W3CDTF">2018-09-1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